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551A8958"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B067F7">
              <w:rPr>
                <w:noProof/>
                <w:webHidden/>
              </w:rPr>
              <w:t>2</w:t>
            </w:r>
            <w:r w:rsidR="005455F4">
              <w:rPr>
                <w:noProof/>
                <w:webHidden/>
              </w:rPr>
              <w:fldChar w:fldCharType="end"/>
            </w:r>
          </w:hyperlink>
        </w:p>
        <w:p w14:paraId="3A512944" w14:textId="585A4BD6"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B067F7">
              <w:rPr>
                <w:noProof/>
                <w:webHidden/>
              </w:rPr>
              <w:t>2</w:t>
            </w:r>
            <w:r>
              <w:rPr>
                <w:noProof/>
                <w:webHidden/>
              </w:rPr>
              <w:fldChar w:fldCharType="end"/>
            </w:r>
          </w:hyperlink>
        </w:p>
        <w:p w14:paraId="56A8F04A" w14:textId="25B0E43D"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B067F7">
              <w:rPr>
                <w:noProof/>
                <w:webHidden/>
              </w:rPr>
              <w:t>3</w:t>
            </w:r>
            <w:r>
              <w:rPr>
                <w:noProof/>
                <w:webHidden/>
              </w:rPr>
              <w:fldChar w:fldCharType="end"/>
            </w:r>
          </w:hyperlink>
        </w:p>
        <w:p w14:paraId="2A1737E0" w14:textId="7EC7A04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B067F7">
              <w:rPr>
                <w:noProof/>
                <w:webHidden/>
              </w:rPr>
              <w:t>4</w:t>
            </w:r>
            <w:r>
              <w:rPr>
                <w:noProof/>
                <w:webHidden/>
              </w:rPr>
              <w:fldChar w:fldCharType="end"/>
            </w:r>
          </w:hyperlink>
        </w:p>
        <w:p w14:paraId="57C762EB" w14:textId="31D4AC5E"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B067F7">
              <w:rPr>
                <w:noProof/>
                <w:webHidden/>
              </w:rPr>
              <w:t>6</w:t>
            </w:r>
            <w:r>
              <w:rPr>
                <w:noProof/>
                <w:webHidden/>
              </w:rPr>
              <w:fldChar w:fldCharType="end"/>
            </w:r>
          </w:hyperlink>
        </w:p>
        <w:p w14:paraId="172AA358" w14:textId="6A473C4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B067F7">
              <w:rPr>
                <w:noProof/>
                <w:webHidden/>
              </w:rPr>
              <w:t>6</w:t>
            </w:r>
            <w:r>
              <w:rPr>
                <w:noProof/>
                <w:webHidden/>
              </w:rPr>
              <w:fldChar w:fldCharType="end"/>
            </w:r>
          </w:hyperlink>
        </w:p>
        <w:p w14:paraId="59C935DE" w14:textId="27ACECE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B067F7">
              <w:rPr>
                <w:noProof/>
                <w:webHidden/>
              </w:rPr>
              <w:t>6</w:t>
            </w:r>
            <w:r>
              <w:rPr>
                <w:noProof/>
                <w:webHidden/>
              </w:rPr>
              <w:fldChar w:fldCharType="end"/>
            </w:r>
          </w:hyperlink>
        </w:p>
        <w:p w14:paraId="172469C1" w14:textId="70D3547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B067F7">
              <w:rPr>
                <w:noProof/>
                <w:webHidden/>
              </w:rPr>
              <w:t>7</w:t>
            </w:r>
            <w:r>
              <w:rPr>
                <w:noProof/>
                <w:webHidden/>
              </w:rPr>
              <w:fldChar w:fldCharType="end"/>
            </w:r>
          </w:hyperlink>
        </w:p>
        <w:p w14:paraId="6AF9DE5D" w14:textId="2AC95429"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B067F7">
              <w:rPr>
                <w:noProof/>
                <w:webHidden/>
              </w:rPr>
              <w:t>10</w:t>
            </w:r>
            <w:r>
              <w:rPr>
                <w:noProof/>
                <w:webHidden/>
              </w:rPr>
              <w:fldChar w:fldCharType="end"/>
            </w:r>
          </w:hyperlink>
        </w:p>
        <w:p w14:paraId="0ED47A0B" w14:textId="28BAC4E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B067F7">
              <w:rPr>
                <w:noProof/>
                <w:webHidden/>
              </w:rPr>
              <w:t>10</w:t>
            </w:r>
            <w:r>
              <w:rPr>
                <w:noProof/>
                <w:webHidden/>
              </w:rPr>
              <w:fldChar w:fldCharType="end"/>
            </w:r>
          </w:hyperlink>
        </w:p>
        <w:p w14:paraId="085AACF9" w14:textId="1EDD54FF"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B067F7">
              <w:rPr>
                <w:noProof/>
                <w:webHidden/>
              </w:rPr>
              <w:t>13</w:t>
            </w:r>
            <w:r>
              <w:rPr>
                <w:noProof/>
                <w:webHidden/>
              </w:rPr>
              <w:fldChar w:fldCharType="end"/>
            </w:r>
          </w:hyperlink>
        </w:p>
        <w:p w14:paraId="19AA900C" w14:textId="5EC2EA68"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B067F7">
              <w:rPr>
                <w:noProof/>
                <w:webHidden/>
              </w:rPr>
              <w:t>13</w:t>
            </w:r>
            <w:r>
              <w:rPr>
                <w:noProof/>
                <w:webHidden/>
              </w:rPr>
              <w:fldChar w:fldCharType="end"/>
            </w:r>
          </w:hyperlink>
        </w:p>
        <w:p w14:paraId="3F64C9B1" w14:textId="12795E85"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B067F7">
              <w:rPr>
                <w:noProof/>
                <w:webHidden/>
              </w:rPr>
              <w:t>14</w:t>
            </w:r>
            <w:r>
              <w:rPr>
                <w:noProof/>
                <w:webHidden/>
              </w:rPr>
              <w:fldChar w:fldCharType="end"/>
            </w:r>
          </w:hyperlink>
        </w:p>
        <w:p w14:paraId="189A6105" w14:textId="0E2BEAEF"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B067F7">
              <w:rPr>
                <w:noProof/>
                <w:webHidden/>
              </w:rPr>
              <w:t>14</w:t>
            </w:r>
            <w:r>
              <w:rPr>
                <w:noProof/>
                <w:webHidden/>
              </w:rPr>
              <w:fldChar w:fldCharType="end"/>
            </w:r>
          </w:hyperlink>
        </w:p>
        <w:p w14:paraId="7588CEDC" w14:textId="546728C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B067F7">
              <w:rPr>
                <w:noProof/>
                <w:webHidden/>
              </w:rPr>
              <w:t>15</w:t>
            </w:r>
            <w:r>
              <w:rPr>
                <w:noProof/>
                <w:webHidden/>
              </w:rPr>
              <w:fldChar w:fldCharType="end"/>
            </w:r>
          </w:hyperlink>
        </w:p>
        <w:p w14:paraId="1C74CA28" w14:textId="2FAA969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B067F7">
              <w:rPr>
                <w:noProof/>
                <w:webHidden/>
              </w:rPr>
              <w:t>14</w:t>
            </w:r>
            <w:r>
              <w:rPr>
                <w:noProof/>
                <w:webHidden/>
              </w:rPr>
              <w:fldChar w:fldCharType="end"/>
            </w:r>
          </w:hyperlink>
        </w:p>
        <w:p w14:paraId="477C1A4D" w14:textId="1BA5388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B067F7">
              <w:rPr>
                <w:noProof/>
                <w:webHidden/>
              </w:rPr>
              <w:t>17</w:t>
            </w:r>
            <w:r>
              <w:rPr>
                <w:noProof/>
                <w:webHidden/>
              </w:rPr>
              <w:fldChar w:fldCharType="end"/>
            </w:r>
          </w:hyperlink>
        </w:p>
        <w:p w14:paraId="7F09D788" w14:textId="53DA873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B067F7">
              <w:rPr>
                <w:noProof/>
                <w:webHidden/>
              </w:rPr>
              <w:t>18</w:t>
            </w:r>
            <w:r>
              <w:rPr>
                <w:noProof/>
                <w:webHidden/>
              </w:rPr>
              <w:fldChar w:fldCharType="end"/>
            </w:r>
          </w:hyperlink>
        </w:p>
        <w:p w14:paraId="379E7B43" w14:textId="54A1810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B067F7">
              <w:rPr>
                <w:noProof/>
                <w:webHidden/>
              </w:rPr>
              <w:t>21</w:t>
            </w:r>
            <w:r>
              <w:rPr>
                <w:noProof/>
                <w:webHidden/>
              </w:rPr>
              <w:fldChar w:fldCharType="end"/>
            </w:r>
          </w:hyperlink>
        </w:p>
        <w:p w14:paraId="55EB80BF" w14:textId="6DE15D8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B067F7">
              <w:rPr>
                <w:noProof/>
                <w:webHidden/>
              </w:rPr>
              <w:t>21</w:t>
            </w:r>
            <w:r>
              <w:rPr>
                <w:noProof/>
                <w:webHidden/>
              </w:rPr>
              <w:fldChar w:fldCharType="end"/>
            </w:r>
          </w:hyperlink>
        </w:p>
        <w:p w14:paraId="46B6FD32" w14:textId="6D5AEFA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B067F7">
              <w:rPr>
                <w:noProof/>
                <w:webHidden/>
              </w:rPr>
              <w:t>21</w:t>
            </w:r>
            <w:r>
              <w:rPr>
                <w:noProof/>
                <w:webHidden/>
              </w:rPr>
              <w:fldChar w:fldCharType="end"/>
            </w:r>
          </w:hyperlink>
        </w:p>
        <w:p w14:paraId="751C50E3" w14:textId="7E78C56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B067F7">
              <w:rPr>
                <w:noProof/>
                <w:webHidden/>
              </w:rPr>
              <w:t>22</w:t>
            </w:r>
            <w:r>
              <w:rPr>
                <w:noProof/>
                <w:webHidden/>
              </w:rPr>
              <w:fldChar w:fldCharType="end"/>
            </w:r>
          </w:hyperlink>
        </w:p>
        <w:p w14:paraId="5A57F99E" w14:textId="37C21F5E"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B067F7">
              <w:rPr>
                <w:noProof/>
                <w:webHidden/>
              </w:rPr>
              <w:t>23</w:t>
            </w:r>
            <w:r>
              <w:rPr>
                <w:noProof/>
                <w:webHidden/>
              </w:rPr>
              <w:fldChar w:fldCharType="end"/>
            </w:r>
          </w:hyperlink>
        </w:p>
        <w:p w14:paraId="7C1004A0" w14:textId="2C94E7A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B067F7">
              <w:rPr>
                <w:noProof/>
                <w:webHidden/>
              </w:rPr>
              <w:t>24</w:t>
            </w:r>
            <w:r>
              <w:rPr>
                <w:noProof/>
                <w:webHidden/>
              </w:rPr>
              <w:fldChar w:fldCharType="end"/>
            </w:r>
          </w:hyperlink>
        </w:p>
        <w:p w14:paraId="0D8E735A" w14:textId="5DE7DF4C"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B067F7">
              <w:rPr>
                <w:noProof/>
                <w:webHidden/>
              </w:rPr>
              <w:t>27</w:t>
            </w:r>
            <w:r>
              <w:rPr>
                <w:noProof/>
                <w:webHidden/>
              </w:rPr>
              <w:fldChar w:fldCharType="end"/>
            </w:r>
          </w:hyperlink>
        </w:p>
        <w:p w14:paraId="2CEBF5AD" w14:textId="5840C6B9"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B067F7">
              <w:rPr>
                <w:noProof/>
                <w:webHidden/>
              </w:rPr>
              <w:t>28</w:t>
            </w:r>
            <w:r>
              <w:rPr>
                <w:noProof/>
                <w:webHidden/>
              </w:rPr>
              <w:fldChar w:fldCharType="end"/>
            </w:r>
          </w:hyperlink>
        </w:p>
        <w:p w14:paraId="733CA73D" w14:textId="57F7A06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B067F7">
              <w:rPr>
                <w:noProof/>
                <w:webHidden/>
              </w:rPr>
              <w:t>29</w:t>
            </w:r>
            <w:r>
              <w:rPr>
                <w:noProof/>
                <w:webHidden/>
              </w:rPr>
              <w:fldChar w:fldCharType="end"/>
            </w:r>
          </w:hyperlink>
        </w:p>
        <w:p w14:paraId="78E8D49B" w14:textId="57B1AA9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B067F7">
              <w:rPr>
                <w:noProof/>
                <w:webHidden/>
              </w:rPr>
              <w:t>30</w:t>
            </w:r>
            <w:r>
              <w:rPr>
                <w:noProof/>
                <w:webHidden/>
              </w:rPr>
              <w:fldChar w:fldCharType="end"/>
            </w:r>
          </w:hyperlink>
        </w:p>
        <w:p w14:paraId="17312B7B" w14:textId="2B8E13D8"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B067F7">
              <w:rPr>
                <w:noProof/>
                <w:webHidden/>
              </w:rPr>
              <w:t>32</w:t>
            </w:r>
            <w:r>
              <w:rPr>
                <w:noProof/>
                <w:webHidden/>
              </w:rPr>
              <w:fldChar w:fldCharType="end"/>
            </w:r>
          </w:hyperlink>
        </w:p>
        <w:p w14:paraId="545DDA2F" w14:textId="700E9D8C"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B067F7">
              <w:rPr>
                <w:noProof/>
                <w:webHidden/>
              </w:rPr>
              <w:t>33</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134DEE13" w:rsidR="00ED39B9" w:rsidRDefault="00ED39B9" w:rsidP="00BC32BC"/>
    <w:p w14:paraId="032F80BD" w14:textId="42310F0A" w:rsidR="00D06A92" w:rsidRDefault="00D06A92" w:rsidP="00BC32BC">
      <w:r>
        <w:t>English:</w:t>
      </w:r>
    </w:p>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25AD91C3" w14:textId="0EBDA9BA" w:rsidR="00D06A92" w:rsidRDefault="00D06A92">
      <w:pPr>
        <w:jc w:val="left"/>
      </w:pPr>
      <w:r>
        <w:t>Dutch:</w:t>
      </w:r>
    </w:p>
    <w:p w14:paraId="6C441952" w14:textId="26C9083A" w:rsidR="00D06A92" w:rsidRDefault="00D06A92" w:rsidP="00D06A92">
      <w:pPr>
        <w:jc w:val="left"/>
      </w:pPr>
      <w:r>
        <w:t xml:space="preserve">Sphere tracing, gepresenteerd in (Hart, 1996), is een subtak van ray marching, een realtime renderingtechniek. Het heeft veel overeenkomsten met ray tracing en wordt vaak beschouwd als zijn kleine broertje. Een kritisch aspect voor deze renderingtechnieken is berekenen waar objecten zich in de scène bevinden en bepalen of deze objecten worden geraakt door de stralen die door het renderingalgoritme worden </w:t>
      </w:r>
      <w:r w:rsidR="00374306">
        <w:t>geschoten</w:t>
      </w:r>
      <w:r>
        <w:t>. Objecten in een sphere tracing</w:t>
      </w:r>
      <w:r w:rsidR="002C0252">
        <w:t xml:space="preserve"> </w:t>
      </w:r>
      <w:r>
        <w:t xml:space="preserve">context worden </w:t>
      </w:r>
      <w:r w:rsidR="00511B21">
        <w:t>gerepresenteert</w:t>
      </w:r>
      <w:r>
        <w:t xml:space="preserve"> door signed distance fields (SDF's).</w:t>
      </w:r>
    </w:p>
    <w:p w14:paraId="0B8C5CD2" w14:textId="6E885589" w:rsidR="00D06A92" w:rsidRDefault="00D06A92" w:rsidP="00D06A92">
      <w:pPr>
        <w:jc w:val="left"/>
      </w:pPr>
      <w:r>
        <w:t xml:space="preserve">In ray tracing zijn er veel versnellingsstructuren om dit proces te versnellen. In dit artikel worden de Axis Aligned Bounding Box (AABB) en Bounding Volume Hierarchy Tree (BVHTree), die vaak worden gebruikt in ray tracing, </w:t>
      </w:r>
      <w:r w:rsidR="005501C7">
        <w:t>behandel</w:t>
      </w:r>
      <w:r w:rsidR="009F342F">
        <w:t>d</w:t>
      </w:r>
      <w:r>
        <w:t xml:space="preserve"> en geïmplementeerd voor SDFs in een</w:t>
      </w:r>
      <w:r w:rsidR="00173DB1">
        <w:t xml:space="preserve"> ray marching context</w:t>
      </w:r>
      <w:r>
        <w:t xml:space="preserve">. Voor elke versnellingsstructuur werden twee soorten vormen overwogen en geïmplementeerd, een bol en een </w:t>
      </w:r>
      <w:r w:rsidR="00B14768">
        <w:t>balk</w:t>
      </w:r>
      <w:r>
        <w:t>.</w:t>
      </w:r>
    </w:p>
    <w:p w14:paraId="22D1ABD9" w14:textId="76D6563E" w:rsidR="00D06A92" w:rsidRDefault="00D06A92" w:rsidP="00D06A92">
      <w:pPr>
        <w:jc w:val="left"/>
      </w:pPr>
      <w:r>
        <w:t xml:space="preserve">In de tests werden de prestaties van elke implementatie vergeleken wanneer er geen versnellingsstructuur, de bolimplementatie of de </w:t>
      </w:r>
      <w:r w:rsidR="00573A71">
        <w:t>balk</w:t>
      </w:r>
      <w:r>
        <w:t>implementatie actief was. In de meeste gevallen leverde het experiment betere prestaties op wanneer de versnellingsstructuren werden toegepast.</w:t>
      </w:r>
    </w:p>
    <w:p w14:paraId="23ABF52E" w14:textId="5D5A11FD" w:rsidR="00D06A92" w:rsidRDefault="00D06A92">
      <w:pPr>
        <w:jc w:val="left"/>
      </w:pPr>
      <w:r>
        <w:t>Alle tests werden uitgevoerd in statische scènes en de constructie van de structuren gebeurde aan het begin van de toepassing, in toekomstig werk moet dit worden getest voor dynamische scènes en moet de reconstructie worden getest tijdens het</w:t>
      </w:r>
      <w:r w:rsidR="00276C6F">
        <w:t xml:space="preserve"> lopen van de applicatie</w:t>
      </w:r>
      <w:r>
        <w:t>.</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507484"/>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16ACC521"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B067F7">
          <w:rPr>
            <w:noProof/>
            <w:webHidden/>
          </w:rPr>
          <w:t>6</w:t>
        </w:r>
        <w:r w:rsidR="00D40DD1">
          <w:rPr>
            <w:noProof/>
            <w:webHidden/>
          </w:rPr>
          <w:fldChar w:fldCharType="end"/>
        </w:r>
      </w:hyperlink>
    </w:p>
    <w:p w14:paraId="1BB8326B" w14:textId="6456EDD3"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B067F7">
          <w:rPr>
            <w:noProof/>
            <w:webHidden/>
          </w:rPr>
          <w:t>6</w:t>
        </w:r>
        <w:r>
          <w:rPr>
            <w:noProof/>
            <w:webHidden/>
          </w:rPr>
          <w:fldChar w:fldCharType="end"/>
        </w:r>
      </w:hyperlink>
    </w:p>
    <w:p w14:paraId="0472F077" w14:textId="5EA085CD"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B067F7">
          <w:rPr>
            <w:noProof/>
            <w:webHidden/>
          </w:rPr>
          <w:t>7</w:t>
        </w:r>
        <w:r>
          <w:rPr>
            <w:noProof/>
            <w:webHidden/>
          </w:rPr>
          <w:fldChar w:fldCharType="end"/>
        </w:r>
      </w:hyperlink>
    </w:p>
    <w:p w14:paraId="487FC48B" w14:textId="7FC30CD4"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B067F7">
          <w:rPr>
            <w:noProof/>
            <w:webHidden/>
          </w:rPr>
          <w:t>8</w:t>
        </w:r>
        <w:r>
          <w:rPr>
            <w:noProof/>
            <w:webHidden/>
          </w:rPr>
          <w:fldChar w:fldCharType="end"/>
        </w:r>
      </w:hyperlink>
    </w:p>
    <w:p w14:paraId="68A3F4FD" w14:textId="61FF0574"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B067F7">
          <w:rPr>
            <w:noProof/>
            <w:webHidden/>
          </w:rPr>
          <w:t>8</w:t>
        </w:r>
        <w:r>
          <w:rPr>
            <w:noProof/>
            <w:webHidden/>
          </w:rPr>
          <w:fldChar w:fldCharType="end"/>
        </w:r>
      </w:hyperlink>
    </w:p>
    <w:p w14:paraId="74FA8EB5" w14:textId="674E6EA9"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B067F7">
          <w:rPr>
            <w:noProof/>
            <w:webHidden/>
          </w:rPr>
          <w:t>10</w:t>
        </w:r>
        <w:r>
          <w:rPr>
            <w:noProof/>
            <w:webHidden/>
          </w:rPr>
          <w:fldChar w:fldCharType="end"/>
        </w:r>
      </w:hyperlink>
    </w:p>
    <w:p w14:paraId="4B41BF2C" w14:textId="3BB3E0B5"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B067F7">
          <w:rPr>
            <w:noProof/>
            <w:webHidden/>
          </w:rPr>
          <w:t>11</w:t>
        </w:r>
        <w:r>
          <w:rPr>
            <w:noProof/>
            <w:webHidden/>
          </w:rPr>
          <w:fldChar w:fldCharType="end"/>
        </w:r>
      </w:hyperlink>
    </w:p>
    <w:p w14:paraId="344FD9EB" w14:textId="320C46FB"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B067F7">
          <w:rPr>
            <w:noProof/>
            <w:webHidden/>
          </w:rPr>
          <w:t>12</w:t>
        </w:r>
        <w:r>
          <w:rPr>
            <w:noProof/>
            <w:webHidden/>
          </w:rPr>
          <w:fldChar w:fldCharType="end"/>
        </w:r>
      </w:hyperlink>
    </w:p>
    <w:p w14:paraId="7667EB87" w14:textId="0E60F43C"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B067F7">
          <w:rPr>
            <w:noProof/>
            <w:webHidden/>
          </w:rPr>
          <w:t>14</w:t>
        </w:r>
        <w:r>
          <w:rPr>
            <w:noProof/>
            <w:webHidden/>
          </w:rPr>
          <w:fldChar w:fldCharType="end"/>
        </w:r>
      </w:hyperlink>
    </w:p>
    <w:p w14:paraId="0BC38E1C" w14:textId="170BD2E0"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B067F7">
          <w:rPr>
            <w:noProof/>
            <w:webHidden/>
          </w:rPr>
          <w:t>14</w:t>
        </w:r>
        <w:r>
          <w:rPr>
            <w:noProof/>
            <w:webHidden/>
          </w:rPr>
          <w:fldChar w:fldCharType="end"/>
        </w:r>
      </w:hyperlink>
    </w:p>
    <w:p w14:paraId="682F8995" w14:textId="5D7C63CB"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B067F7">
          <w:rPr>
            <w:noProof/>
            <w:webHidden/>
          </w:rPr>
          <w:t>18</w:t>
        </w:r>
        <w:r>
          <w:rPr>
            <w:noProof/>
            <w:webHidden/>
          </w:rPr>
          <w:fldChar w:fldCharType="end"/>
        </w:r>
      </w:hyperlink>
    </w:p>
    <w:p w14:paraId="02BE08ED" w14:textId="7E335FA9"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B067F7">
          <w:rPr>
            <w:noProof/>
            <w:webHidden/>
          </w:rPr>
          <w:t>19</w:t>
        </w:r>
        <w:r>
          <w:rPr>
            <w:noProof/>
            <w:webHidden/>
          </w:rPr>
          <w:fldChar w:fldCharType="end"/>
        </w:r>
      </w:hyperlink>
    </w:p>
    <w:p w14:paraId="4F691FDF" w14:textId="0E1C6ED9"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B067F7">
          <w:rPr>
            <w:noProof/>
            <w:webHidden/>
          </w:rPr>
          <w:t>20</w:t>
        </w:r>
        <w:r>
          <w:rPr>
            <w:noProof/>
            <w:webHidden/>
          </w:rPr>
          <w:fldChar w:fldCharType="end"/>
        </w:r>
      </w:hyperlink>
    </w:p>
    <w:p w14:paraId="0EF89B90" w14:textId="552A7530"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B067F7">
          <w:rPr>
            <w:noProof/>
            <w:webHidden/>
          </w:rPr>
          <w:t>21</w:t>
        </w:r>
        <w:r>
          <w:rPr>
            <w:noProof/>
            <w:webHidden/>
          </w:rPr>
          <w:fldChar w:fldCharType="end"/>
        </w:r>
      </w:hyperlink>
    </w:p>
    <w:p w14:paraId="72749CDB" w14:textId="6ECEF968"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B067F7">
          <w:rPr>
            <w:noProof/>
            <w:webHidden/>
          </w:rPr>
          <w:t>24</w:t>
        </w:r>
        <w:r>
          <w:rPr>
            <w:noProof/>
            <w:webHidden/>
          </w:rPr>
          <w:fldChar w:fldCharType="end"/>
        </w:r>
      </w:hyperlink>
    </w:p>
    <w:p w14:paraId="7EB26A93" w14:textId="4814B6C7"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B067F7">
          <w:rPr>
            <w:noProof/>
            <w:webHidden/>
          </w:rPr>
          <w:t>25</w:t>
        </w:r>
        <w:r>
          <w:rPr>
            <w:noProof/>
            <w:webHidden/>
          </w:rPr>
          <w:fldChar w:fldCharType="end"/>
        </w:r>
      </w:hyperlink>
    </w:p>
    <w:p w14:paraId="1DAF94B2" w14:textId="7A3CFD38"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B067F7">
          <w:rPr>
            <w:noProof/>
            <w:webHidden/>
          </w:rPr>
          <w:t>26</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03C2AF24"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r w:rsidRPr="002034BB">
        <w:t>Claybook</w:t>
      </w:r>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developed by Inigo Quilez and Pol Jeremios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083FCE5F"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lastRenderedPageBreak/>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6C1EC347"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B067F7">
        <w:t xml:space="preserve">Figure </w:t>
      </w:r>
      <w:r w:rsidR="00B067F7">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6FCCB1EC" w:rsidR="00E67AE1" w:rsidRDefault="00CE1B26" w:rsidP="00CE1B26">
      <w:pPr>
        <w:pStyle w:val="Caption"/>
        <w:jc w:val="center"/>
      </w:pPr>
      <w:bookmarkStart w:id="8" w:name="_Ref186380065"/>
      <w:bookmarkStart w:id="9" w:name="_Ref186380055"/>
      <w:bookmarkStart w:id="10" w:name="_Toc187561951"/>
      <w:r>
        <w:t xml:space="preserve">Figure </w:t>
      </w:r>
      <w:fldSimple w:instr=" SEQ Figure \* ARABIC ">
        <w:r w:rsidR="00461D23">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05B34CD"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B067F7">
        <w:t xml:space="preserve">Figure </w:t>
      </w:r>
      <w:r w:rsidR="00B067F7">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659907B9" w:rsidR="00AD6D43" w:rsidRDefault="00E401A5" w:rsidP="00BB7D2D">
      <w:pPr>
        <w:pStyle w:val="Caption"/>
        <w:jc w:val="center"/>
      </w:pPr>
      <w:bookmarkStart w:id="11" w:name="_Ref186380208"/>
      <w:bookmarkStart w:id="12" w:name="_Toc187561952"/>
      <w:r>
        <w:t xml:space="preserve">Figure </w:t>
      </w:r>
      <w:fldSimple w:instr=" SEQ Figure \* ARABIC ">
        <w:r w:rsidR="00461D23">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4BA87CCB" w:rsidR="00BA041F" w:rsidRDefault="0028701B" w:rsidP="0028701B">
      <w:r>
        <w:t>For scenario 1 (</w:t>
      </w:r>
      <w:r>
        <w:fldChar w:fldCharType="begin"/>
      </w:r>
      <w:r>
        <w:instrText xml:space="preserve"> REF _Ref187403749 \r \h </w:instrText>
      </w:r>
      <w:r>
        <w:fldChar w:fldCharType="separate"/>
      </w:r>
      <w:r w:rsidR="00B067F7">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0EF2C652" w:rsidR="00845D8A" w:rsidRDefault="00F639FF" w:rsidP="00F639FF">
      <w:pPr>
        <w:pStyle w:val="Caption"/>
        <w:jc w:val="center"/>
      </w:pPr>
      <w:bookmarkStart w:id="16" w:name="_Toc187561953"/>
      <w:r>
        <w:t xml:space="preserve">Figure </w:t>
      </w:r>
      <w:fldSimple w:instr=" SEQ Figure \* ARABIC ">
        <w:r w:rsidR="00461D23">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7AB4B33B"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B067F7">
        <w:t xml:space="preserve">Figure </w:t>
      </w:r>
      <w:r w:rsidR="00B067F7">
        <w:rPr>
          <w:noProof/>
        </w:rPr>
        <w:t>4</w:t>
      </w:r>
      <w:r w:rsidR="00FB6A3B">
        <w:fldChar w:fldCharType="end"/>
      </w:r>
      <w:r w:rsidR="00395359">
        <w:t xml:space="preserve">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AAEAA36" w:rsidR="00BA33E7" w:rsidRDefault="00BA33E7" w:rsidP="00BA33E7">
      <w:pPr>
        <w:pStyle w:val="Caption"/>
        <w:jc w:val="center"/>
      </w:pPr>
      <w:bookmarkStart w:id="17" w:name="_Ref186400061"/>
      <w:bookmarkStart w:id="18" w:name="_Toc187561954"/>
      <w:r>
        <w:t xml:space="preserve">Figure </w:t>
      </w:r>
      <w:fldSimple w:instr=" SEQ Figure \* ARABIC ">
        <w:r w:rsidR="00461D23">
          <w:rPr>
            <w:noProof/>
          </w:rPr>
          <w:t>4</w:t>
        </w:r>
      </w:fldSimple>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46061603"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B067F7">
        <w:t xml:space="preserve">Figure </w:t>
      </w:r>
      <w:r w:rsidR="00B067F7">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6CADEA1"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B067F7">
        <w:t xml:space="preserve">Figure </w:t>
      </w:r>
      <w:r w:rsidR="00B067F7">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0FCE4B9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9CC4678" w:rsidR="00BA33E7" w:rsidRDefault="00FB6A3B" w:rsidP="00FB6A3B">
      <w:pPr>
        <w:pStyle w:val="Caption"/>
        <w:jc w:val="center"/>
      </w:pPr>
      <w:bookmarkStart w:id="19" w:name="_Ref187423976"/>
      <w:bookmarkStart w:id="20" w:name="_Toc187561955"/>
      <w:r>
        <w:t xml:space="preserve">Figure </w:t>
      </w:r>
      <w:fldSimple w:instr=" SEQ Figure \* ARABIC ">
        <w:r w:rsidR="00461D23">
          <w:rPr>
            <w:noProof/>
          </w:rPr>
          <w:t>5</w:t>
        </w:r>
      </w:fldSimple>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triangle meshes.</w:t>
      </w:r>
    </w:p>
    <w:p w14:paraId="502C03B4" w14:textId="29B165D2"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067F7">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EDB93A0" w14:textId="77777777" w:rsidR="00B067F7" w:rsidRDefault="00882F76" w:rsidP="00C1315F">
      <w:pPr>
        <w:pStyle w:val="PseudoCode"/>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B067F7">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B067F7">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624DE5CF" w:rsidR="004D6C49" w:rsidRDefault="004D6C49" w:rsidP="004D6C49">
      <w:pPr>
        <w:pStyle w:val="Caption"/>
        <w:jc w:val="center"/>
      </w:pPr>
      <w:bookmarkStart w:id="27" w:name="_Ref187490710"/>
      <w:bookmarkStart w:id="28" w:name="_Toc187561956"/>
      <w:r>
        <w:t xml:space="preserve">Figure </w:t>
      </w:r>
      <w:fldSimple w:instr=" SEQ Figure \* ARABIC ">
        <w:r w:rsidR="00461D23">
          <w:rPr>
            <w:noProof/>
          </w:rPr>
          <w:t>6</w:t>
        </w:r>
      </w:fldSimple>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55D20AA0"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B067F7">
        <w:t xml:space="preserve">Figure </w:t>
      </w:r>
      <w:r w:rsidR="00B067F7">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1C1971C1" w:rsidR="00B87651" w:rsidRDefault="00B87651" w:rsidP="00B87651">
      <w:pPr>
        <w:pStyle w:val="Caption"/>
        <w:jc w:val="center"/>
      </w:pPr>
      <w:bookmarkStart w:id="30" w:name="_Ref186444364"/>
      <w:bookmarkStart w:id="31" w:name="_Ref186444358"/>
      <w:bookmarkStart w:id="32" w:name="_Toc187561957"/>
      <w:r>
        <w:t xml:space="preserve">Figure </w:t>
      </w:r>
      <w:fldSimple w:instr=" SEQ Figure \* ARABIC ">
        <w:r w:rsidR="00461D23">
          <w:rPr>
            <w:noProof/>
          </w:rPr>
          <w:t>7</w:t>
        </w:r>
      </w:fldSimple>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77777777" w:rsidR="00B067F7"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B067F7">
        <w:t xml:space="preserve">Figure </w:t>
      </w:r>
      <w:r w:rsidR="00B067F7">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B067F7">
        <w:t>Pseudo code distance to scene</w:t>
      </w:r>
    </w:p>
    <w:p w14:paraId="4F1223AA" w14:textId="07B564A5" w:rsidR="00DE60E1" w:rsidRDefault="00DE60E1" w:rsidP="00DE60E1">
      <w:r>
        <w:lastRenderedPageBreak/>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0EB29EB3" w:rsidR="000862AC" w:rsidRDefault="003D24C8" w:rsidP="00A307D4">
      <w:pPr>
        <w:pStyle w:val="Caption"/>
        <w:jc w:val="center"/>
      </w:pPr>
      <w:bookmarkStart w:id="34" w:name="_Ref186446781"/>
      <w:bookmarkStart w:id="35" w:name="_Toc187561958"/>
      <w:r>
        <w:t xml:space="preserve">Figure </w:t>
      </w:r>
      <w:fldSimple w:instr=" SEQ Figure \* ARABIC ">
        <w:r w:rsidR="00461D23">
          <w:rPr>
            <w:noProof/>
          </w:rPr>
          <w:t>8</w:t>
        </w:r>
      </w:fldSimple>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18B61622"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62655D">
        <w:t xml:space="preserve"> </w:t>
      </w:r>
      <w:r w:rsidR="00C23C1D">
        <w:t>The ray marching algorithm</w:t>
      </w:r>
      <w:r w:rsidR="00970E3A">
        <w:t xml:space="preserve">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Shadertoy”.</w:t>
      </w:r>
    </w:p>
    <w:p w14:paraId="0FD44461" w14:textId="539BE1FF" w:rsidR="0013656F"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507495"/>
      <w:r>
        <w:lastRenderedPageBreak/>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2082476C" w:rsidR="00AB2CB4" w:rsidRDefault="00506F65" w:rsidP="00CC329E">
      <w:r>
        <w:t>W</w:t>
      </w:r>
      <w:r w:rsidR="00AB2CB4">
        <w:t xml:space="preserve">hen working with </w:t>
      </w:r>
      <w:r>
        <w:t>AABB for triangle meshes</w:t>
      </w:r>
      <w:r>
        <w:t xml:space="preserve"> </w:t>
      </w:r>
      <w:r>
        <w:t>(</w:t>
      </w:r>
      <w:r>
        <w:fldChar w:fldCharType="begin"/>
      </w:r>
      <w:r>
        <w:instrText xml:space="preserve"> REF _Ref187509597 \r \h </w:instrText>
      </w:r>
      <w:r>
        <w:fldChar w:fldCharType="separate"/>
      </w:r>
      <w:r w:rsidR="00B067F7">
        <w:t>5.1.2.1</w:t>
      </w:r>
      <w:r>
        <w:fldChar w:fldCharType="end"/>
      </w:r>
      <w:r>
        <w:t>)</w:t>
      </w:r>
      <w:r w:rsidR="00AB2CB4">
        <w:t xml:space="preserve">, every point is known in world space, allowing for easy construction of the axis aligned bounding box. </w:t>
      </w:r>
    </w:p>
    <w:p w14:paraId="798F4F9B" w14:textId="6BAD7360"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xml:space="preserve">, </w:t>
      </w:r>
      <w:r w:rsidR="00410AB5">
        <w:t>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B067F7">
        <w:t>6.2.5</w:t>
      </w:r>
      <w:r w:rsidR="003561A4">
        <w:fldChar w:fldCharType="end"/>
      </w:r>
      <w:r w:rsidR="0060320D">
        <w:t>.</w:t>
      </w:r>
    </w:p>
    <w:p w14:paraId="0AFF65FD" w14:textId="09AF1506"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B067F7">
        <w:t xml:space="preserve">Figure </w:t>
      </w:r>
      <w:r w:rsidR="00B067F7">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B067F7">
        <w:t xml:space="preserve">Figure </w:t>
      </w:r>
      <w:r w:rsidR="00B067F7">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B067F7">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B067F7">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414AF920" w:rsidR="00890BA6" w:rsidRDefault="0018120C" w:rsidP="0018120C">
            <w:pPr>
              <w:pStyle w:val="Caption"/>
              <w:jc w:val="center"/>
            </w:pPr>
            <w:bookmarkStart w:id="41" w:name="_Ref187510579"/>
            <w:bookmarkStart w:id="42" w:name="_Toc187561959"/>
            <w:r>
              <w:t xml:space="preserve">Figure </w:t>
            </w:r>
            <w:fldSimple w:instr=" SEQ Figure \* ARABIC ">
              <w:r w:rsidR="00461D23">
                <w:rPr>
                  <w:noProof/>
                </w:rPr>
                <w:t>9</w:t>
              </w:r>
            </w:fldSimple>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710D0420" w:rsidR="00890BA6" w:rsidRDefault="003D2B0B" w:rsidP="003D2B0B">
            <w:pPr>
              <w:pStyle w:val="Caption"/>
              <w:jc w:val="center"/>
            </w:pPr>
            <w:bookmarkStart w:id="43" w:name="_Ref187510594"/>
            <w:bookmarkStart w:id="44" w:name="_Toc187561960"/>
            <w:r>
              <w:t xml:space="preserve">Figure </w:t>
            </w:r>
            <w:fldSimple w:instr=" SEQ Figure \* ARABIC ">
              <w:r w:rsidR="00461D23">
                <w:rPr>
                  <w:noProof/>
                </w:rPr>
                <w:t>10</w:t>
              </w:r>
            </w:fldSimple>
            <w:bookmarkEnd w:id="43"/>
            <w:r>
              <w:t xml:space="preserve">: </w:t>
            </w:r>
            <w:r w:rsidRPr="002F5BDD">
              <w:t xml:space="preserve">Example of </w:t>
            </w:r>
            <w:r>
              <w:t xml:space="preserve">Box </w:t>
            </w:r>
            <w:r w:rsidRPr="002F5BDD">
              <w:t>Early Out</w:t>
            </w:r>
            <w:bookmarkEnd w:id="44"/>
          </w:p>
        </w:tc>
      </w:tr>
    </w:tbl>
    <w:p w14:paraId="29C8CD70" w14:textId="1FED9CC8" w:rsidR="00AB43C2" w:rsidRDefault="00AF4129" w:rsidP="00CC3A8E">
      <w:r>
        <w:t>Unlike</w:t>
      </w:r>
      <w:r w:rsidR="006E4879">
        <w:t xml:space="preserve"> in</w:t>
      </w:r>
      <w:r>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t>march</w:t>
      </w:r>
      <w:r w:rsidR="004D01F7">
        <w:t>es</w:t>
      </w:r>
      <w:r>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B067F7">
        <w:t xml:space="preserve">Figure </w:t>
      </w:r>
      <w:r w:rsidR="00B067F7">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B067F7">
        <w:t xml:space="preserve">Figure </w:t>
      </w:r>
      <w:r w:rsidR="00B067F7">
        <w:rPr>
          <w:noProof/>
        </w:rPr>
        <w:t>10</w:t>
      </w:r>
      <w:r w:rsidR="002F1871">
        <w:fldChar w:fldCharType="end"/>
      </w:r>
      <w:r w:rsidR="002F1871">
        <w:t>)</w:t>
      </w:r>
      <w:r>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B067F7">
        <w:t xml:space="preserve">Figure </w:t>
      </w:r>
      <w:r w:rsidR="00B067F7">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B067F7">
        <w:t xml:space="preserve">Figure </w:t>
      </w:r>
      <w:r w:rsidR="00B067F7">
        <w:rPr>
          <w:noProof/>
        </w:rPr>
        <w:t>10</w:t>
      </w:r>
      <w:r w:rsidR="0087512A">
        <w:fldChar w:fldCharType="end"/>
      </w:r>
      <w:r w:rsidR="0087512A">
        <w:t>)</w:t>
      </w:r>
      <w:r w:rsidR="00931449">
        <w:t>.</w:t>
      </w:r>
      <w:r>
        <w:t xml:space="preserve"> This means </w:t>
      </w:r>
      <w:r w:rsidR="0072109E">
        <w:t>an</w:t>
      </w:r>
      <w:r>
        <w:t xml:space="preserve"> </w:t>
      </w:r>
      <w:r w:rsidR="0072109E">
        <w:t>additional</w:t>
      </w:r>
      <w:r>
        <w:t xml:space="preserve"> SDF</w:t>
      </w:r>
      <w:r w:rsidR="00140821">
        <w:t xml:space="preserve"> as early out</w:t>
      </w:r>
      <w:r w:rsidR="003D1A7D">
        <w:t xml:space="preserve"> is necessary</w:t>
      </w:r>
      <w:r w:rsidR="00683872">
        <w:t>, for the underlying more complex SDF</w:t>
      </w:r>
      <w:r>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lastRenderedPageBreak/>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24EF066D"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e point is considered</w:t>
      </w:r>
      <w:r w:rsidR="00FA0D8A">
        <w:t xml:space="preserve"> to have reached the </w:t>
      </w:r>
      <w:r w:rsidR="00493722">
        <w:t>surface</w:t>
      </w:r>
      <w:r w:rsidR="005B34FB">
        <w:t>. T</w:t>
      </w:r>
      <w:r w:rsidR="009D676D">
        <w:t>he distance to that point is considered</w:t>
      </w:r>
      <w:r w:rsidR="00FA0D8A">
        <w:t xml:space="preserve"> the furthest possible </w:t>
      </w:r>
      <w:r w:rsidR="009D676D">
        <w:t xml:space="preserve">distance </w:t>
      </w:r>
      <w:r w:rsidR="009D676D">
        <w:t xml:space="preserve">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radius</w:t>
      </w:r>
      <w:r w:rsidR="00FA0D8A">
        <w:t xml:space="preserv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933139">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59846993"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9" w:name="_Ref187594759"/>
      <w:r>
        <w:lastRenderedPageBreak/>
        <w:t>Box Early Out</w:t>
      </w:r>
      <w:bookmarkEnd w:id="47"/>
      <w:bookmarkEnd w:id="48"/>
      <w:bookmarkEnd w:id="49"/>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2BBA0F9C" w:rsidR="000776EB" w:rsidRDefault="000776EB" w:rsidP="000776EB">
      <w:r>
        <w:t>When calculating the length of the point the component of the point which is also present in the direction</w:t>
      </w:r>
      <w:r w:rsidR="00A155E2">
        <w:t xml:space="preserve"> should</w:t>
      </w:r>
      <w:r w:rsidR="00A155E2">
        <w:t xml:space="preserve"> </w:t>
      </w:r>
      <w:r w:rsidR="00A155E2">
        <w:t xml:space="preserve">be </w:t>
      </w:r>
      <w:r w:rsidR="00A155E2">
        <w:t>to incorporate</w:t>
      </w:r>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3513946B"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box enclosing the SDF.</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2EC5D9A5" w:rsidR="00A57740" w:rsidRDefault="00A5378D" w:rsidP="00A57740">
      <w:r>
        <w:t xml:space="preserve">Due to the nature of the box SDF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50" w:name="_Toc187507499"/>
      <w:r>
        <w:t>Testing</w:t>
      </w:r>
      <w:bookmarkEnd w:id="50"/>
    </w:p>
    <w:p w14:paraId="162A54B9" w14:textId="4E2685D9"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xml:space="preserve">, </w:t>
      </w:r>
      <w:r w:rsidR="004C7ADE">
        <w:t>each</w:t>
      </w:r>
      <w:r>
        <w:t xml:space="preserve"> SDF </w:t>
      </w:r>
      <w:r w:rsidR="00D77ABD">
        <w:t>has a</w:t>
      </w:r>
      <w:r>
        <w:t xml:space="preserve"> different complexity</w:t>
      </w:r>
      <w:r w:rsidR="00D77ABD">
        <w:t xml:space="preserve"> level /</w:t>
      </w:r>
      <w:r w:rsidR="00E77713">
        <w:t xml:space="preserve"> a more expensive computation</w:t>
      </w:r>
      <w:r>
        <w:t>.</w:t>
      </w:r>
    </w:p>
    <w:p w14:paraId="4FECAF67" w14:textId="5E11C508" w:rsidR="00D00B03" w:rsidRDefault="0009799D" w:rsidP="00924881">
      <w:r>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11A9853A"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w:t>
      </w:r>
      <w:r w:rsidR="002F28E6">
        <w:t xml:space="preserve"> pixels</w:t>
      </w:r>
      <w:r w:rsidR="00FA030A">
        <w:t>,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573093C5" w:rsidR="00610E71"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7DA1BE62" w14:textId="77777777" w:rsidR="00610E71" w:rsidRDefault="00610E71">
      <w:pPr>
        <w:jc w:val="left"/>
      </w:pPr>
      <w:r>
        <w:br w:type="page"/>
      </w:r>
    </w:p>
    <w:p w14:paraId="094E0DF1" w14:textId="77777777" w:rsidR="007F1C25" w:rsidRDefault="00822E7F" w:rsidP="007F1C25">
      <w:pPr>
        <w:pStyle w:val="Heading3"/>
      </w:pPr>
      <w:bookmarkStart w:id="51" w:name="_Toc187507500"/>
      <w:bookmarkStart w:id="52" w:name="_Ref187509670"/>
      <w:bookmarkStart w:id="53" w:name="_Ref187598770"/>
      <w:r>
        <w:lastRenderedPageBreak/>
        <w:t>Results</w:t>
      </w:r>
      <w:bookmarkEnd w:id="51"/>
      <w:bookmarkEnd w:id="52"/>
      <w:bookmarkEnd w:id="53"/>
    </w:p>
    <w:p w14:paraId="31A69EBF" w14:textId="7518142C" w:rsidR="005607A2" w:rsidRPr="005607A2" w:rsidRDefault="00AD638C" w:rsidP="005607A2">
      <w:r>
        <w:t>The test was conducted for 6 shapes. The link, the pyramid and the Mandel Bulb will be presented. Results for the other 3 shapes and other statistic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44F666B4">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595E8B01" w:rsidR="00D534D5" w:rsidRDefault="00F4054B" w:rsidP="00F4054B">
            <w:pPr>
              <w:pStyle w:val="Caption"/>
              <w:jc w:val="center"/>
            </w:pPr>
            <w:bookmarkStart w:id="54" w:name="_Toc187561961"/>
            <w:bookmarkStart w:id="55" w:name="_Ref187600854"/>
            <w:r>
              <w:t xml:space="preserve">Figure </w:t>
            </w:r>
            <w:fldSimple w:instr=" SEQ Figure \* ARABIC ">
              <w:r w:rsidR="00461D23">
                <w:rPr>
                  <w:noProof/>
                </w:rPr>
                <w:t>11</w:t>
              </w:r>
            </w:fldSimple>
            <w:bookmarkEnd w:id="55"/>
            <w:r>
              <w:t xml:space="preserve">: </w:t>
            </w:r>
            <w:r w:rsidR="000211E6">
              <w:t>L</w:t>
            </w:r>
            <w:r>
              <w:t xml:space="preserve">ink SDF </w:t>
            </w:r>
            <w:r w:rsidR="000211E6">
              <w:t>with sphere early out</w:t>
            </w:r>
            <w:bookmarkEnd w:id="54"/>
          </w:p>
        </w:tc>
        <w:tc>
          <w:tcPr>
            <w:tcW w:w="4678" w:type="dxa"/>
          </w:tcPr>
          <w:p w14:paraId="0C4BA92C" w14:textId="77777777" w:rsidR="00845B61" w:rsidRDefault="00845B61" w:rsidP="00845B61">
            <w:pPr>
              <w:keepNext/>
              <w:jc w:val="center"/>
            </w:pPr>
            <w:r>
              <w:rPr>
                <w:noProof/>
              </w:rPr>
              <w:drawing>
                <wp:inline distT="0" distB="0" distL="0" distR="0" wp14:anchorId="188A86AE" wp14:editId="1BD61A99">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79567F4D" w:rsidR="00F539F7" w:rsidRDefault="00845B61" w:rsidP="00845B61">
            <w:pPr>
              <w:pStyle w:val="Caption"/>
              <w:jc w:val="center"/>
            </w:pPr>
            <w:r>
              <w:t xml:space="preserve">Figure </w:t>
            </w:r>
            <w:fldSimple w:instr=" SEQ Figure \* ARABIC ">
              <w:r w:rsidR="00461D23">
                <w:rPr>
                  <w:noProof/>
                </w:rPr>
                <w:t>12</w:t>
              </w:r>
            </w:fldSimple>
            <w:r>
              <w:t xml:space="preserve">: </w:t>
            </w:r>
            <w:r w:rsidR="00767390">
              <w:t>L</w:t>
            </w:r>
            <w:r>
              <w:t>ink SDF with box early out</w:t>
            </w:r>
          </w:p>
        </w:tc>
      </w:tr>
    </w:tbl>
    <w:p w14:paraId="0B30939E" w14:textId="77777777" w:rsidR="00845B61" w:rsidRDefault="00845B61" w:rsidP="00845B61">
      <w:r>
        <w:t xml:space="preserve">Enabling early out when the camera is at the normal shot distance always decreases the frame time. </w:t>
      </w:r>
    </w:p>
    <w:p w14:paraId="619BD882" w14:textId="2881E080" w:rsidR="00845B61" w:rsidRDefault="00845B61" w:rsidP="00845B61">
      <w:r>
        <w:t>When the camera is at close-up distance enabling the sphere early out increases the frame time. This is due to the early out sphere taking up a considerable part of the screen when in close-up and it has too much area not filled with the underlying shape</w:t>
      </w:r>
      <w:r w:rsidR="007112EF">
        <w:t xml:space="preserve"> (black </w:t>
      </w:r>
      <w:r w:rsidR="00F43EB7">
        <w:t>area</w:t>
      </w:r>
      <w:r w:rsidR="00B1080B">
        <w:t xml:space="preserve"> in</w:t>
      </w:r>
      <w:r w:rsidR="007112EF">
        <w:t xml:space="preserve"> </w:t>
      </w:r>
      <w:r w:rsidR="007112EF">
        <w:fldChar w:fldCharType="begin"/>
      </w:r>
      <w:r w:rsidR="007112EF">
        <w:instrText xml:space="preserve"> REF _Ref187600854 \h </w:instrText>
      </w:r>
      <w:r w:rsidR="007112EF">
        <w:fldChar w:fldCharType="separate"/>
      </w:r>
      <w:r w:rsidR="007112EF">
        <w:t xml:space="preserve">Figure </w:t>
      </w:r>
      <w:r w:rsidR="007112EF">
        <w:rPr>
          <w:noProof/>
        </w:rPr>
        <w:t>11</w:t>
      </w:r>
      <w:r w:rsidR="007112EF">
        <w:fldChar w:fldCharType="end"/>
      </w:r>
      <w:r w:rsidR="007112EF">
        <w:t>)</w:t>
      </w:r>
      <w:r>
        <w:t>.</w:t>
      </w:r>
    </w:p>
    <w:p w14:paraId="32CDD156" w14:textId="77777777" w:rsidR="00845B61" w:rsidRDefault="00845B61" w:rsidP="00845B61">
      <w:r>
        <w:t>When early out is enabled, the frame time of the box is faster than the sphere.</w:t>
      </w:r>
    </w:p>
    <w:p w14:paraId="19D13D7D" w14:textId="1CE4AF7A" w:rsidR="00845B61" w:rsidRDefault="00845B61" w:rsidP="00845B61">
      <w:pPr>
        <w:jc w:val="left"/>
      </w:pPr>
      <w:r>
        <w:t>Performance for the link benefits from a box early out in any scenario, but not from the sphere in close-up.</w:t>
      </w:r>
    </w:p>
    <w:p w14:paraId="32478703" w14:textId="1382BE75" w:rsidR="00610E71" w:rsidRDefault="00610E71">
      <w:pPr>
        <w:jc w:val="left"/>
        <w:rPr>
          <w:caps/>
          <w:color w:val="2E74B5" w:themeColor="accent1" w:themeShade="BF"/>
          <w:spacing w:val="10"/>
        </w:rPr>
      </w:pPr>
      <w:r>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2BA5A482">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030E9634">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26D8CAC2" w:rsidR="00A5579A" w:rsidRDefault="006E0FE5" w:rsidP="006E0FE5">
            <w:pPr>
              <w:pStyle w:val="Caption"/>
              <w:jc w:val="center"/>
            </w:pPr>
            <w:bookmarkStart w:id="56" w:name="_Toc187561962"/>
            <w:bookmarkStart w:id="57" w:name="_Ref187601192"/>
            <w:r>
              <w:t xml:space="preserve">Figure </w:t>
            </w:r>
            <w:fldSimple w:instr=" SEQ Figure \* ARABIC ">
              <w:r w:rsidR="00461D23">
                <w:rPr>
                  <w:noProof/>
                </w:rPr>
                <w:t>13</w:t>
              </w:r>
            </w:fldSimple>
            <w:bookmarkEnd w:id="57"/>
            <w:r>
              <w:t xml:space="preserve">: </w:t>
            </w:r>
            <w:r w:rsidR="00266D53">
              <w:t>P</w:t>
            </w:r>
            <w:r>
              <w:t xml:space="preserve">yramid </w:t>
            </w:r>
            <w:r w:rsidR="00B76C46">
              <w:t xml:space="preserve">SDF </w:t>
            </w:r>
            <w:bookmarkEnd w:id="56"/>
            <w:r w:rsidR="00266D53">
              <w:t>with sphere early out</w:t>
            </w:r>
          </w:p>
        </w:tc>
        <w:tc>
          <w:tcPr>
            <w:tcW w:w="4535" w:type="dxa"/>
          </w:tcPr>
          <w:p w14:paraId="6D5C016E" w14:textId="77777777" w:rsidR="00D71DA5" w:rsidRDefault="00D71DA5" w:rsidP="00D71DA5">
            <w:pPr>
              <w:keepNext/>
              <w:jc w:val="center"/>
            </w:pPr>
            <w:r>
              <w:rPr>
                <w:noProof/>
              </w:rPr>
              <w:drawing>
                <wp:inline distT="0" distB="0" distL="0" distR="0" wp14:anchorId="2A85993E" wp14:editId="14E1895B">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4C24BAE8" w:rsidR="00D71DA5" w:rsidRDefault="00D71DA5" w:rsidP="00D71DA5">
            <w:pPr>
              <w:pStyle w:val="Caption"/>
              <w:jc w:val="center"/>
            </w:pPr>
            <w:bookmarkStart w:id="58" w:name="_Ref187601224"/>
            <w:r>
              <w:t xml:space="preserve">Figure </w:t>
            </w:r>
            <w:fldSimple w:instr=" SEQ Figure \* ARABIC ">
              <w:r w:rsidR="00461D23">
                <w:rPr>
                  <w:noProof/>
                </w:rPr>
                <w:t>14</w:t>
              </w:r>
            </w:fldSimple>
            <w:bookmarkEnd w:id="58"/>
            <w:r>
              <w:t>: Pyramid SDF with box early out</w:t>
            </w:r>
          </w:p>
          <w:p w14:paraId="118C819F" w14:textId="75F25962" w:rsidR="00D501DA" w:rsidRDefault="00D501DA" w:rsidP="00D71DA5">
            <w:pPr>
              <w:jc w:val="center"/>
            </w:pPr>
          </w:p>
        </w:tc>
      </w:tr>
    </w:tbl>
    <w:p w14:paraId="1B3CA001" w14:textId="5E2870C3" w:rsidR="005C7BEC" w:rsidRDefault="005C7BEC" w:rsidP="005C7BEC">
      <w:r>
        <w:t>The frame time for when the early out sphere is enabled in a close-up is faster than when the same is executed in the normal shot. This is due to the early out sphere taking up a considerable part of the screen when in close-up, it has too much area not filled with the underlying shape</w:t>
      </w:r>
      <w:r w:rsidR="00F43EB7">
        <w:t xml:space="preserve"> (black area in </w:t>
      </w:r>
      <w:r w:rsidR="00AD7FC8">
        <w:fldChar w:fldCharType="begin"/>
      </w:r>
      <w:r w:rsidR="00AD7FC8">
        <w:instrText xml:space="preserve"> REF _Ref187601192 \h </w:instrText>
      </w:r>
      <w:r w:rsidR="00AD7FC8">
        <w:fldChar w:fldCharType="separate"/>
      </w:r>
      <w:r w:rsidR="00AD7FC8">
        <w:t xml:space="preserve">Figure </w:t>
      </w:r>
      <w:r w:rsidR="00AD7FC8">
        <w:rPr>
          <w:noProof/>
        </w:rPr>
        <w:t>13</w:t>
      </w:r>
      <w:r w:rsidR="00AD7FC8">
        <w:fldChar w:fldCharType="end"/>
      </w:r>
      <w:r w:rsidR="00AD7FC8">
        <w:t>)</w:t>
      </w:r>
      <w:r>
        <w:t>. The box reduces this slightly</w:t>
      </w:r>
      <w:r w:rsidR="00C54FA6">
        <w:t xml:space="preserve">, but still leaves empty area at the bottom (black area in </w:t>
      </w:r>
      <w:r w:rsidR="00C54FA6">
        <w:fldChar w:fldCharType="begin"/>
      </w:r>
      <w:r w:rsidR="00C54FA6">
        <w:instrText xml:space="preserve"> REF _Ref187601224 \h </w:instrText>
      </w:r>
      <w:r w:rsidR="00C54FA6">
        <w:fldChar w:fldCharType="separate"/>
      </w:r>
      <w:r w:rsidR="00C54FA6">
        <w:t xml:space="preserve">Figure </w:t>
      </w:r>
      <w:r w:rsidR="00C54FA6">
        <w:rPr>
          <w:noProof/>
        </w:rPr>
        <w:t>14</w:t>
      </w:r>
      <w:r w:rsidR="00C54FA6">
        <w:fldChar w:fldCharType="end"/>
      </w:r>
      <w:r w:rsidR="00C54FA6">
        <w:t>)</w:t>
      </w:r>
      <w:r>
        <w:t>.</w:t>
      </w:r>
    </w:p>
    <w:p w14:paraId="7FD30094" w14:textId="77777777" w:rsidR="005C7BEC" w:rsidRDefault="005C7BEC" w:rsidP="005C7BEC">
      <w:r>
        <w:t>Early out disabled in a normal shot is faster than the sphere early out in the same shot. Again, the bounding sphere leaves too much empty space, forcing both the sphere and the pyramid SDF to be computed too often for missing rays.</w:t>
      </w:r>
    </w:p>
    <w:p w14:paraId="366D5402" w14:textId="6701941B" w:rsidR="005C7BEC" w:rsidRDefault="005C7BEC" w:rsidP="005C7BEC">
      <w:pPr>
        <w:jc w:val="left"/>
      </w:pPr>
      <w:r>
        <w:t xml:space="preserve">When early out is enabled, the frame time of the box is always faster than the sphere. Performance for the pyramid benefits most from a box early out and </w:t>
      </w:r>
      <w:r w:rsidR="0055730D">
        <w:t>suffers a performance loss</w:t>
      </w:r>
      <w:r>
        <w:t xml:space="preserve"> from a sphere early out.</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462B786D" w:rsidR="00535D56" w:rsidRDefault="0082516E" w:rsidP="0082516E">
            <w:pPr>
              <w:pStyle w:val="Caption"/>
              <w:jc w:val="center"/>
            </w:pPr>
            <w:bookmarkStart w:id="59" w:name="_Toc187561963"/>
            <w:r>
              <w:t xml:space="preserve">Figure </w:t>
            </w:r>
            <w:fldSimple w:instr=" SEQ Figure \* ARABIC ">
              <w:r w:rsidR="00461D23">
                <w:rPr>
                  <w:noProof/>
                </w:rPr>
                <w:t>15</w:t>
              </w:r>
            </w:fldSimple>
            <w:r>
              <w:t xml:space="preserve">: Mandel Bulb </w:t>
            </w:r>
            <w:r w:rsidR="006E0FE5">
              <w:t>SDF</w:t>
            </w:r>
            <w:r>
              <w:t xml:space="preserve"> </w:t>
            </w:r>
            <w:bookmarkEnd w:id="59"/>
            <w:r w:rsidR="007A00C6">
              <w:t>with sphere early out</w:t>
            </w:r>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73C39B11" w:rsidR="00614AA7" w:rsidRDefault="00461D23" w:rsidP="00461D23">
            <w:pPr>
              <w:pStyle w:val="Caption"/>
              <w:jc w:val="center"/>
            </w:pPr>
            <w:r>
              <w:t xml:space="preserve">Figure </w:t>
            </w:r>
            <w:fldSimple w:instr=" SEQ Figure \* ARABIC ">
              <w:r>
                <w:rPr>
                  <w:noProof/>
                </w:rPr>
                <w:t>16</w:t>
              </w:r>
            </w:fldSimple>
            <w:r>
              <w:t xml:space="preserve">: </w:t>
            </w:r>
            <w:r w:rsidRPr="00E81817">
              <w:t xml:space="preserve">Mandel Bulb SDF with </w:t>
            </w:r>
            <w:r>
              <w:t>box</w:t>
            </w:r>
            <w:r w:rsidRPr="00E81817">
              <w:t xml:space="preserve"> early out</w:t>
            </w:r>
          </w:p>
        </w:tc>
      </w:tr>
    </w:tbl>
    <w:p w14:paraId="0750E3B3" w14:textId="22594DE6" w:rsidR="00C4645A" w:rsidRDefault="00C4645A" w:rsidP="00C4645A">
      <w:bookmarkStart w:id="60" w:name="_Toc187507501"/>
      <w:r>
        <w:t>The frame time of close-up shots is higher than normal shots.</w:t>
      </w:r>
    </w:p>
    <w:p w14:paraId="2BFA12B2" w14:textId="570E339D" w:rsidR="00C4645A" w:rsidRDefault="00C4645A" w:rsidP="00C4645A">
      <w:r>
        <w:t>In any case, applying any early out is faster than applying none. This is due to the super high complexity of the computation for this Mandel Bulb SDF.</w:t>
      </w:r>
    </w:p>
    <w:p w14:paraId="72F790E7" w14:textId="33AC11C7" w:rsidR="00C4645A" w:rsidRDefault="00C4645A" w:rsidP="00C4645A">
      <w:pPr>
        <w:jc w:val="left"/>
      </w:pPr>
      <w:r>
        <w:t>The sphere as early out SDF performs better than the box early out, due to the shape of the Mandel Bulb itself approaching a more spherical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r>
        <w:lastRenderedPageBreak/>
        <w:t>B</w:t>
      </w:r>
      <w:r w:rsidR="009E5EB5">
        <w:t>VHT</w:t>
      </w:r>
      <w:r>
        <w:t xml:space="preserve">ree for </w:t>
      </w:r>
      <w:r w:rsidR="00D3537D">
        <w:t>SDF</w:t>
      </w:r>
      <w:r>
        <w:t>s</w:t>
      </w:r>
      <w:bookmarkEnd w:id="60"/>
    </w:p>
    <w:p w14:paraId="213FE3B7" w14:textId="5DC68D31" w:rsidR="002C6EF6" w:rsidRDefault="00DC666C" w:rsidP="002C6EF6">
      <w:pPr>
        <w:pStyle w:val="Heading3"/>
      </w:pPr>
      <w:bookmarkStart w:id="61"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1"/>
    </w:p>
    <w:p w14:paraId="56C999D1" w14:textId="5FC77703" w:rsidR="00107370" w:rsidRDefault="000472E5" w:rsidP="000472E5">
      <w:r>
        <w:t>In the theoretical framework the construction for BVH</w:t>
      </w:r>
      <w:r w:rsidR="003B2CD1">
        <w:t>T</w:t>
      </w:r>
      <w:r>
        <w: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w:t>
      </w:r>
      <w:r w:rsidR="003B2CD1">
        <w:t>T</w:t>
      </w:r>
      <w:r w:rsidR="00D7318D">
        <w:t>ree must be created and represents the entire scene.</w:t>
      </w:r>
    </w:p>
    <w:p w14:paraId="4CE4A33A" w14:textId="7C6835BA" w:rsidR="00707F04" w:rsidRDefault="003A4BE7" w:rsidP="00107370">
      <w:pPr>
        <w:pStyle w:val="Heading3"/>
      </w:pPr>
      <w:bookmarkStart w:id="62" w:name="_Toc187507503"/>
      <w:r>
        <w:t>C</w:t>
      </w:r>
      <w:r w:rsidR="00107370">
        <w:t xml:space="preserve">onstructing the </w:t>
      </w:r>
      <w:r w:rsidR="00306752">
        <w:t>BVHT</w:t>
      </w:r>
      <w:r w:rsidR="00707F04">
        <w:t>ree</w:t>
      </w:r>
      <w:bookmarkEnd w:id="62"/>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48A12633"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B067F7">
        <w:t xml:space="preserve">Figure </w:t>
      </w:r>
      <w:r w:rsidR="00B067F7">
        <w:rPr>
          <w:noProof/>
        </w:rPr>
        <w:t>14</w:t>
      </w:r>
      <w:r w:rsidR="001547AD">
        <w:fldChar w:fldCharType="end"/>
      </w:r>
      <w:r w:rsidR="001547AD">
        <w:t xml:space="preserve"> they are visualized by the full outline.</w:t>
      </w:r>
    </w:p>
    <w:p w14:paraId="09FCB88B" w14:textId="243BBBA8"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B067F7">
        <w:t xml:space="preserve">Figure </w:t>
      </w:r>
      <w:r w:rsidR="00B067F7">
        <w:rPr>
          <w:noProof/>
        </w:rPr>
        <w:t>14</w:t>
      </w:r>
      <w:r w:rsidR="006D572F">
        <w:fldChar w:fldCharType="end"/>
      </w:r>
      <w:r w:rsidR="006D572F">
        <w:t xml:space="preserve"> they are visualized by the 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17A08E9E" w:rsidR="00037596" w:rsidRDefault="00BB7D2D" w:rsidP="00BB7D2D">
      <w:pPr>
        <w:pStyle w:val="Caption"/>
        <w:jc w:val="center"/>
      </w:pPr>
      <w:bookmarkStart w:id="63" w:name="_Ref187562738"/>
      <w:bookmarkStart w:id="64" w:name="_Toc187561964"/>
      <w:r>
        <w:t xml:space="preserve">Figure </w:t>
      </w:r>
      <w:fldSimple w:instr=" SEQ Figure \* ARABIC ">
        <w:r w:rsidR="00461D23">
          <w:rPr>
            <w:noProof/>
          </w:rPr>
          <w:t>17</w:t>
        </w:r>
      </w:fldSimple>
      <w:bookmarkEnd w:id="63"/>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4"/>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2A4526D0"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B067F7">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5" w:name="PseudoCodeBVHConstruction"/>
      <w:r>
        <w:t>The pseudo code</w:t>
      </w:r>
    </w:p>
    <w:bookmarkEnd w:id="65"/>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154BA07B"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B067F7">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6" w:name="_Toc187507504"/>
      <w:r>
        <w:t>U</w:t>
      </w:r>
      <w:r w:rsidR="00F02AAF">
        <w:t xml:space="preserve">sing the </w:t>
      </w:r>
      <w:r w:rsidR="0056383C">
        <w:t>BVHT</w:t>
      </w:r>
      <w:r w:rsidR="00F02AAF">
        <w:t>ree</w:t>
      </w:r>
      <w:bookmarkEnd w:id="66"/>
    </w:p>
    <w:p w14:paraId="6ED883FA" w14:textId="405AA015" w:rsidR="00FC17A2" w:rsidRDefault="00AC7A55" w:rsidP="00AC7A55">
      <w:r>
        <w:t>In the regular approach the ray marching algorithm loops over all objects for every ray at every step the ray takes.</w:t>
      </w:r>
      <w:r w:rsidR="00AD6BA9">
        <w:t xml:space="preserve"> </w:t>
      </w:r>
      <w:r w:rsidR="008D309E">
        <w:t xml:space="preserve">When getting the distance to the scen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67" w:name="PseudoCodeBVHRoot"/>
      <w:r>
        <w:t>P</w:t>
      </w:r>
      <w:r w:rsidR="00F33851">
        <w:t>seudo code</w:t>
      </w:r>
      <w:r>
        <w:t xml:space="preserve"> for getting the distance to the scene</w:t>
      </w:r>
    </w:p>
    <w:bookmarkEnd w:id="67"/>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00EC3C36"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B067F7">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68" w:name="PseudoCodeBVHTraversal"/>
      <w:r>
        <w:lastRenderedPageBreak/>
        <w:t>The pseudo code</w:t>
      </w:r>
    </w:p>
    <w:bookmarkEnd w:id="68"/>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9" w:name="_Toc187507505"/>
      <w:r>
        <w:t>T</w:t>
      </w:r>
      <w:r w:rsidR="00A214DA">
        <w:t>est</w:t>
      </w:r>
      <w:r w:rsidR="000E433F">
        <w:t>ing</w:t>
      </w:r>
      <w:bookmarkEnd w:id="69"/>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0925A09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w:t>
      </w:r>
      <w:r w:rsidR="003F6334">
        <w:t xml:space="preserve"> pixels</w:t>
      </w:r>
      <w:r>
        <w:t>,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4D7D0E1B"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w:t>
      </w:r>
      <w:r w:rsidR="00EF1A04">
        <w:t xml:space="preserve"> </w:t>
      </w:r>
      <w:r w:rsidR="0089257B">
        <w:t>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47B6BAE4"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r w:rsidR="002C3D88">
        <w:t>.</w:t>
      </w:r>
    </w:p>
    <w:p w14:paraId="2EFF211A" w14:textId="77777777" w:rsidR="008F4024" w:rsidRDefault="008F4024">
      <w:pPr>
        <w:jc w:val="left"/>
      </w:pPr>
      <w:r>
        <w:br w:type="page"/>
      </w:r>
    </w:p>
    <w:p w14:paraId="48F0DAB5" w14:textId="672F63E5" w:rsidR="004F7809" w:rsidRDefault="004F7809" w:rsidP="004F7809">
      <w:pPr>
        <w:pStyle w:val="Heading3"/>
      </w:pPr>
      <w:bookmarkStart w:id="70" w:name="_Toc187507506"/>
      <w:bookmarkStart w:id="71" w:name="_Ref187598800"/>
      <w:r>
        <w:lastRenderedPageBreak/>
        <w:t>Results</w:t>
      </w:r>
      <w:bookmarkEnd w:id="70"/>
      <w:bookmarkEnd w:id="71"/>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1DA912E2" w:rsidR="00D75679" w:rsidRDefault="00D75679" w:rsidP="00D75679">
            <w:pPr>
              <w:pStyle w:val="Caption"/>
              <w:jc w:val="center"/>
            </w:pPr>
            <w:bookmarkStart w:id="72" w:name="_Toc187561965"/>
            <w:r>
              <w:t xml:space="preserve">Figure </w:t>
            </w:r>
            <w:fldSimple w:instr=" SEQ Figure \* ARABIC ">
              <w:r w:rsidR="00461D23">
                <w:rPr>
                  <w:noProof/>
                </w:rPr>
                <w:t>18</w:t>
              </w:r>
            </w:fldSimple>
            <w:r>
              <w:t>: Low complexity scene</w:t>
            </w:r>
            <w:bookmarkEnd w:id="72"/>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35DDE02" w:rsidR="00483F55" w:rsidRDefault="00483F55" w:rsidP="00483F55">
            <w:pPr>
              <w:pStyle w:val="Caption"/>
              <w:jc w:val="center"/>
            </w:pPr>
            <w:bookmarkStart w:id="73" w:name="_Toc187561966"/>
            <w:r>
              <w:t xml:space="preserve">Figure </w:t>
            </w:r>
            <w:fldSimple w:instr=" SEQ Figure \* ARABIC ">
              <w:r w:rsidR="00461D23">
                <w:rPr>
                  <w:noProof/>
                </w:rPr>
                <w:t>19</w:t>
              </w:r>
            </w:fldSimple>
            <w:r>
              <w:t>: Medium complexity scene</w:t>
            </w:r>
            <w:bookmarkEnd w:id="73"/>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B6C2880" w:rsidR="00156651" w:rsidRDefault="00921ECF" w:rsidP="00921ECF">
            <w:pPr>
              <w:pStyle w:val="Caption"/>
              <w:jc w:val="center"/>
            </w:pPr>
            <w:bookmarkStart w:id="74" w:name="_Toc187561967"/>
            <w:r>
              <w:t xml:space="preserve">Figure </w:t>
            </w:r>
            <w:fldSimple w:instr=" SEQ Figure \* ARABIC ">
              <w:r w:rsidR="00461D23">
                <w:rPr>
                  <w:noProof/>
                </w:rPr>
                <w:t>20</w:t>
              </w:r>
            </w:fldSimple>
            <w:r>
              <w:t xml:space="preserve">: </w:t>
            </w:r>
            <w:r w:rsidRPr="004D2104">
              <w:t>High complexity scene</w:t>
            </w:r>
            <w:bookmarkEnd w:id="74"/>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75" w:name="_Toc187507507"/>
      <w:r>
        <w:lastRenderedPageBreak/>
        <w:t>Discussion</w:t>
      </w:r>
      <w:bookmarkEnd w:id="75"/>
    </w:p>
    <w:p w14:paraId="6D562553" w14:textId="77777777" w:rsidR="001474BE" w:rsidRDefault="001474BE" w:rsidP="00BC32BC"/>
    <w:p w14:paraId="19A87452" w14:textId="517263D0" w:rsidR="001244FC" w:rsidRDefault="00F80667" w:rsidP="00BC32BC">
      <w:r>
        <w:t>A few observations can be made f</w:t>
      </w:r>
      <w:r w:rsidR="00377A45">
        <w:t xml:space="preserve">rom the measurements </w:t>
      </w:r>
      <w:r w:rsidR="000441EB">
        <w:t>for the early out tests</w:t>
      </w:r>
      <w:r w:rsidR="008B03AB">
        <w:t xml:space="preserve"> (</w:t>
      </w:r>
      <w:r w:rsidR="008B03AB">
        <w:fldChar w:fldCharType="begin"/>
      </w:r>
      <w:r w:rsidR="008B03AB">
        <w:instrText xml:space="preserve"> REF _Ref187598770 \r \h </w:instrText>
      </w:r>
      <w:r w:rsidR="008B03AB">
        <w:fldChar w:fldCharType="separate"/>
      </w:r>
      <w:r w:rsidR="008B03AB">
        <w:t>6.2.5</w:t>
      </w:r>
      <w:r w:rsidR="008B03AB">
        <w:fldChar w:fldCharType="end"/>
      </w:r>
      <w:r w:rsidR="008B03AB">
        <w:t>)</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 xml:space="preserve">In some </w:t>
      </w:r>
      <w:r w:rsidR="00013A24">
        <w:t>cases,</w:t>
      </w:r>
      <w:r w:rsidR="001D5BA7">
        <w:t xml:space="preserve"> however,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1F779837" w:rsidR="00B0034D" w:rsidRDefault="001244FC" w:rsidP="00BC32BC">
      <w:r>
        <w:t>As for the BVH</w:t>
      </w:r>
      <w:r w:rsidR="00D93536">
        <w:t>T</w:t>
      </w:r>
      <w:r>
        <w:t>ree</w:t>
      </w:r>
      <w:r w:rsidR="004D4DC5">
        <w:t xml:space="preserve"> tests</w:t>
      </w:r>
      <w:r w:rsidR="007C7D85">
        <w:t xml:space="preserve"> (</w:t>
      </w:r>
      <w:r w:rsidR="007C7D85">
        <w:fldChar w:fldCharType="begin"/>
      </w:r>
      <w:r w:rsidR="007C7D85">
        <w:instrText xml:space="preserve"> REF _Ref187598800 \r \h </w:instrText>
      </w:r>
      <w:r w:rsidR="007C7D85">
        <w:fldChar w:fldCharType="separate"/>
      </w:r>
      <w:r w:rsidR="007C7D85">
        <w:t>6.3.5</w:t>
      </w:r>
      <w:r w:rsidR="007C7D85">
        <w:fldChar w:fldCharType="end"/>
      </w:r>
      <w:r w:rsidR="007C7D85">
        <w:t>)</w:t>
      </w:r>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50D4F05E"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6" w:name="_Toc187507508"/>
      <w:r>
        <w:lastRenderedPageBreak/>
        <w:t>Conclusion</w:t>
      </w:r>
      <w:r w:rsidR="00D13657">
        <w:t xml:space="preserve"> &amp; </w:t>
      </w:r>
      <w:r w:rsidR="00AB1357">
        <w:t>F</w:t>
      </w:r>
      <w:r w:rsidR="00D13657">
        <w:t xml:space="preserve">uture </w:t>
      </w:r>
      <w:r w:rsidR="00AB1357">
        <w:t>W</w:t>
      </w:r>
      <w:r w:rsidR="00D13657">
        <w:t>ork</w:t>
      </w:r>
      <w:bookmarkEnd w:id="76"/>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7" w:name="_Toc187507509"/>
      <w:r>
        <w:lastRenderedPageBreak/>
        <w:t xml:space="preserve">Critical </w:t>
      </w:r>
      <w:r w:rsidR="00CA24DB">
        <w:t>Reflection</w:t>
      </w:r>
      <w:bookmarkEnd w:id="77"/>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8"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8" w:displacedByCustomXml="prev"/>
    <w:p w14:paraId="01DCB350" w14:textId="77777777" w:rsidR="00ED39B9" w:rsidRDefault="00ED39B9" w:rsidP="009108B4">
      <w:pPr>
        <w:pStyle w:val="Bibliography"/>
      </w:pPr>
    </w:p>
    <w:p w14:paraId="77977EEF" w14:textId="77777777" w:rsidR="00222E65" w:rsidRPr="00222E65" w:rsidRDefault="00C221F5" w:rsidP="00222E6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222E65" w:rsidRPr="00222E65">
        <w:rPr>
          <w:rFonts w:ascii="Calibri" w:hAnsi="Calibri" w:cs="Calibri"/>
        </w:rPr>
        <w:t xml:space="preserve">Bounding volume. (2024). In </w:t>
      </w:r>
      <w:r w:rsidR="00222E65" w:rsidRPr="00222E65">
        <w:rPr>
          <w:rFonts w:ascii="Calibri" w:hAnsi="Calibri" w:cs="Calibri"/>
          <w:i/>
          <w:iCs/>
        </w:rPr>
        <w:t>Wikipedia</w:t>
      </w:r>
      <w:r w:rsidR="00222E65" w:rsidRPr="00222E65">
        <w:rPr>
          <w:rFonts w:ascii="Calibri" w:hAnsi="Calibri" w:cs="Calibri"/>
        </w:rPr>
        <w:t>. https://en.wikipedia.org/w/index.php?title=Bounding_volume&amp;oldid=1226824951</w:t>
      </w:r>
    </w:p>
    <w:p w14:paraId="09ED9AC7" w14:textId="77777777" w:rsidR="00222E65" w:rsidRPr="00222E65" w:rsidRDefault="00222E65" w:rsidP="00222E65">
      <w:pPr>
        <w:pStyle w:val="Bibliography"/>
        <w:rPr>
          <w:rFonts w:ascii="Calibri" w:hAnsi="Calibri" w:cs="Calibri"/>
        </w:rPr>
      </w:pPr>
      <w:r w:rsidRPr="00222E65">
        <w:rPr>
          <w:rFonts w:ascii="Calibri" w:hAnsi="Calibri" w:cs="Calibri"/>
          <w:i/>
          <w:iCs/>
        </w:rPr>
        <w:t>Bounding Volume Hierarchies</w:t>
      </w:r>
      <w:r w:rsidRPr="00222E65">
        <w:rPr>
          <w:rFonts w:ascii="Calibri" w:hAnsi="Calibri" w:cs="Calibri"/>
        </w:rPr>
        <w:t>. (n.d.). Retrieved January 7, 2025, from https://pbr-book.org/3ed-2018/Primitives_and_Intersection_Acceleration/Bounding_Volume_Hierarchies</w:t>
      </w:r>
    </w:p>
    <w:p w14:paraId="7B5772D2" w14:textId="77777777" w:rsidR="00222E65" w:rsidRPr="00222E65" w:rsidRDefault="00222E65" w:rsidP="00222E65">
      <w:pPr>
        <w:pStyle w:val="Bibliography"/>
        <w:rPr>
          <w:rFonts w:ascii="Calibri" w:hAnsi="Calibri" w:cs="Calibri"/>
        </w:rPr>
      </w:pPr>
      <w:r w:rsidRPr="00222E65">
        <w:rPr>
          <w:rFonts w:ascii="Calibri" w:hAnsi="Calibri" w:cs="Calibri"/>
          <w:i/>
          <w:iCs/>
        </w:rPr>
        <w:t>Claybook</w:t>
      </w:r>
      <w:r w:rsidRPr="00222E65">
        <w:rPr>
          <w:rFonts w:ascii="Calibri" w:hAnsi="Calibri" w:cs="Calibri"/>
        </w:rPr>
        <w:t>. (n.d.). Retrieved January 12, 2025, from https://claybookgame.com/</w:t>
      </w:r>
    </w:p>
    <w:p w14:paraId="64DCDAC6" w14:textId="77777777" w:rsidR="00222E65" w:rsidRPr="00222E65" w:rsidRDefault="00222E65" w:rsidP="00222E65">
      <w:pPr>
        <w:pStyle w:val="Bibliography"/>
        <w:rPr>
          <w:rFonts w:ascii="Calibri" w:hAnsi="Calibri" w:cs="Calibri"/>
        </w:rPr>
      </w:pPr>
      <w:r w:rsidRPr="00222E65">
        <w:rPr>
          <w:rFonts w:ascii="Calibri" w:hAnsi="Calibri" w:cs="Calibri"/>
          <w:i/>
          <w:iCs/>
        </w:rPr>
        <w:t>CSSE451 Advanced Computer Graphics</w:t>
      </w:r>
      <w:r w:rsidRPr="00222E65">
        <w:rPr>
          <w:rFonts w:ascii="Calibri" w:hAnsi="Calibri" w:cs="Calibri"/>
        </w:rPr>
        <w:t>. (n.d.). Retrieved December 29, 2024, from https://www.rose-hulman.edu/class/cs/csse451/AABB/</w:t>
      </w:r>
    </w:p>
    <w:p w14:paraId="07C1BAC5" w14:textId="77777777" w:rsidR="00222E65" w:rsidRPr="00222E65" w:rsidRDefault="00222E65" w:rsidP="00222E65">
      <w:pPr>
        <w:pStyle w:val="Bibliography"/>
        <w:rPr>
          <w:rFonts w:ascii="Calibri" w:hAnsi="Calibri" w:cs="Calibri"/>
        </w:rPr>
      </w:pPr>
      <w:r w:rsidRPr="00222E65">
        <w:rPr>
          <w:rFonts w:ascii="Calibri" w:hAnsi="Calibri" w:cs="Calibri"/>
        </w:rPr>
        <w:t xml:space="preserve">Demoscene. (2019). In </w:t>
      </w:r>
      <w:r w:rsidRPr="00222E65">
        <w:rPr>
          <w:rFonts w:ascii="Calibri" w:hAnsi="Calibri" w:cs="Calibri"/>
          <w:i/>
          <w:iCs/>
        </w:rPr>
        <w:t>Wikipedia</w:t>
      </w:r>
      <w:r w:rsidRPr="00222E65">
        <w:rPr>
          <w:rFonts w:ascii="Calibri" w:hAnsi="Calibri" w:cs="Calibri"/>
        </w:rPr>
        <w:t>. https://nl.wikipedia.org/w/index.php?title=Demoscene&amp;oldid=53157976</w:t>
      </w:r>
    </w:p>
    <w:p w14:paraId="2E26CD11" w14:textId="77777777" w:rsidR="00222E65" w:rsidRPr="00222E65" w:rsidRDefault="00222E65" w:rsidP="00222E65">
      <w:pPr>
        <w:pStyle w:val="Bibliography"/>
        <w:rPr>
          <w:rFonts w:ascii="Calibri" w:hAnsi="Calibri" w:cs="Calibri"/>
        </w:rPr>
      </w:pPr>
      <w:r w:rsidRPr="00222E65">
        <w:rPr>
          <w:rFonts w:ascii="Calibri" w:hAnsi="Calibri" w:cs="Calibri"/>
        </w:rPr>
        <w:t xml:space="preserve">Devred, M. (2022). </w:t>
      </w:r>
      <w:r w:rsidRPr="00222E65">
        <w:rPr>
          <w:rFonts w:ascii="Calibri" w:hAnsi="Calibri" w:cs="Calibri"/>
          <w:i/>
          <w:iCs/>
        </w:rPr>
        <w:t>Rendering 3D cross-sections of 4D Fractals</w:t>
      </w:r>
      <w:r w:rsidRPr="00222E65">
        <w:rPr>
          <w:rFonts w:ascii="Calibri" w:hAnsi="Calibri" w:cs="Calibri"/>
        </w:rPr>
        <w:t>. https://allpurposem.at/paper/2022/fractals.pdf</w:t>
      </w:r>
    </w:p>
    <w:p w14:paraId="2195D32E" w14:textId="77777777" w:rsidR="00222E65" w:rsidRPr="00222E65" w:rsidRDefault="00222E65" w:rsidP="00222E65">
      <w:pPr>
        <w:pStyle w:val="Bibliography"/>
        <w:rPr>
          <w:rFonts w:ascii="Calibri" w:hAnsi="Calibri" w:cs="Calibri"/>
        </w:rPr>
      </w:pPr>
      <w:r w:rsidRPr="00222E65">
        <w:rPr>
          <w:rFonts w:ascii="Calibri" w:hAnsi="Calibri" w:cs="Calibri"/>
        </w:rPr>
        <w:t xml:space="preserve">Donnelly, W. (2005, April). </w:t>
      </w:r>
      <w:r w:rsidRPr="00222E65">
        <w:rPr>
          <w:rFonts w:ascii="Calibri" w:hAnsi="Calibri" w:cs="Calibri"/>
          <w:i/>
          <w:iCs/>
        </w:rPr>
        <w:t>Per-Pixel Displacement Mapping with Distance Functions</w:t>
      </w:r>
      <w:r w:rsidRPr="00222E65">
        <w:rPr>
          <w:rFonts w:ascii="Calibri" w:hAnsi="Calibri" w:cs="Calibri"/>
        </w:rPr>
        <w:t>. NVIDIA Developer. https://developer.nvidia.com/gpugems/gpugems2/part-i-geometric-complexity/chapter-8-pixel-displacement-mapping-distance-functions</w:t>
      </w:r>
    </w:p>
    <w:p w14:paraId="0BD34290" w14:textId="77777777" w:rsidR="00222E65" w:rsidRPr="00222E65" w:rsidRDefault="00222E65" w:rsidP="00222E65">
      <w:pPr>
        <w:pStyle w:val="Bibliography"/>
        <w:rPr>
          <w:rFonts w:ascii="Calibri" w:hAnsi="Calibri" w:cs="Calibri"/>
        </w:rPr>
      </w:pPr>
      <w:r w:rsidRPr="00222E65">
        <w:rPr>
          <w:rFonts w:ascii="Calibri" w:hAnsi="Calibri" w:cs="Calibri"/>
        </w:rPr>
        <w:t xml:space="preserve">Goren, O. (2021, December 7). TREES DATA STRUCTURE. </w:t>
      </w:r>
      <w:r w:rsidRPr="00222E65">
        <w:rPr>
          <w:rFonts w:ascii="Calibri" w:hAnsi="Calibri" w:cs="Calibri"/>
          <w:i/>
          <w:iCs/>
        </w:rPr>
        <w:t>Medium</w:t>
      </w:r>
      <w:r w:rsidRPr="00222E65">
        <w:rPr>
          <w:rFonts w:ascii="Calibri" w:hAnsi="Calibri" w:cs="Calibri"/>
        </w:rPr>
        <w:t>. https://medium.com/@omergrn25/trees-data-structure-1c566db3b726</w:t>
      </w:r>
    </w:p>
    <w:p w14:paraId="42AD404A" w14:textId="77777777" w:rsidR="00222E65" w:rsidRPr="00222E65" w:rsidRDefault="00222E65" w:rsidP="00222E65">
      <w:pPr>
        <w:pStyle w:val="Bibliography"/>
        <w:rPr>
          <w:rFonts w:ascii="Calibri" w:hAnsi="Calibri" w:cs="Calibri"/>
        </w:rPr>
      </w:pPr>
      <w:r w:rsidRPr="00222E65">
        <w:rPr>
          <w:rFonts w:ascii="Calibri" w:hAnsi="Calibri" w:cs="Calibri"/>
        </w:rPr>
        <w:t xml:space="preserve">Hart, J. C. (1996). </w:t>
      </w:r>
      <w:r w:rsidRPr="00222E65">
        <w:rPr>
          <w:rFonts w:ascii="Calibri" w:hAnsi="Calibri" w:cs="Calibri"/>
          <w:i/>
          <w:iCs/>
        </w:rPr>
        <w:t>Sphere tracing: A geometric method for the antialiased ray tracing of implicit surfaces</w:t>
      </w:r>
      <w:r w:rsidRPr="00222E65">
        <w:rPr>
          <w:rFonts w:ascii="Calibri" w:hAnsi="Calibri" w:cs="Calibri"/>
        </w:rPr>
        <w:t>. http://link.springer.com/10.1007/s003710050084</w:t>
      </w:r>
    </w:p>
    <w:p w14:paraId="0B8836A5" w14:textId="77777777" w:rsidR="00222E65" w:rsidRPr="00222E65" w:rsidRDefault="00222E65" w:rsidP="00222E65">
      <w:pPr>
        <w:pStyle w:val="Bibliography"/>
        <w:rPr>
          <w:rFonts w:ascii="Calibri" w:hAnsi="Calibri" w:cs="Calibri"/>
        </w:rPr>
      </w:pPr>
      <w:r w:rsidRPr="00222E65">
        <w:rPr>
          <w:rFonts w:ascii="Calibri" w:hAnsi="Calibri" w:cs="Calibri"/>
          <w:i/>
          <w:iCs/>
        </w:rPr>
        <w:t>Introduction to Acceleration Structures</w:t>
      </w:r>
      <w:r w:rsidRPr="00222E65">
        <w:rPr>
          <w:rFonts w:ascii="Calibri" w:hAnsi="Calibri" w:cs="Calibri"/>
        </w:rPr>
        <w:t>. (n.d.). Retrieved January 10, 2025, from https://www.scratchapixel.com/lessons/3d-basic-rendering/introduction-acceleration-structure/bounding-volume-hierarchy-BVH-part1.html</w:t>
      </w:r>
    </w:p>
    <w:p w14:paraId="03A510AB" w14:textId="77777777" w:rsidR="00222E65" w:rsidRPr="00222E65" w:rsidRDefault="00222E65" w:rsidP="00222E65">
      <w:pPr>
        <w:pStyle w:val="Bibliography"/>
        <w:rPr>
          <w:rFonts w:ascii="Calibri" w:hAnsi="Calibri" w:cs="Calibri"/>
        </w:rPr>
      </w:pPr>
      <w:r w:rsidRPr="00222E65">
        <w:rPr>
          <w:rFonts w:ascii="Calibri" w:hAnsi="Calibri" w:cs="Calibri"/>
        </w:rPr>
        <w:t xml:space="preserve">Kay, T. L., &amp; Kajiya, J. T. (1986). Ray tracing complex scenes. </w:t>
      </w:r>
      <w:r w:rsidRPr="00222E65">
        <w:rPr>
          <w:rFonts w:ascii="Calibri" w:hAnsi="Calibri" w:cs="Calibri"/>
          <w:i/>
          <w:iCs/>
        </w:rPr>
        <w:t>ACM SIGGRAPH Computer Graphics</w:t>
      </w:r>
      <w:r w:rsidRPr="00222E65">
        <w:rPr>
          <w:rFonts w:ascii="Calibri" w:hAnsi="Calibri" w:cs="Calibri"/>
        </w:rPr>
        <w:t xml:space="preserve">, </w:t>
      </w:r>
      <w:r w:rsidRPr="00222E65">
        <w:rPr>
          <w:rFonts w:ascii="Calibri" w:hAnsi="Calibri" w:cs="Calibri"/>
          <w:i/>
          <w:iCs/>
        </w:rPr>
        <w:t>20</w:t>
      </w:r>
      <w:r w:rsidRPr="00222E65">
        <w:rPr>
          <w:rFonts w:ascii="Calibri" w:hAnsi="Calibri" w:cs="Calibri"/>
        </w:rPr>
        <w:t>(4), 269–278. https://doi.org/10.1145/15886.15916</w:t>
      </w:r>
    </w:p>
    <w:p w14:paraId="6E7D107D" w14:textId="77777777" w:rsidR="00222E65" w:rsidRPr="00222E65" w:rsidRDefault="00222E65" w:rsidP="00222E65">
      <w:pPr>
        <w:pStyle w:val="Bibliography"/>
        <w:rPr>
          <w:rFonts w:ascii="Calibri" w:hAnsi="Calibri" w:cs="Calibri"/>
        </w:rPr>
      </w:pPr>
      <w:r w:rsidRPr="00222E65">
        <w:rPr>
          <w:rFonts w:ascii="Calibri" w:hAnsi="Calibri" w:cs="Calibri"/>
        </w:rPr>
        <w:lastRenderedPageBreak/>
        <w:t xml:space="preserve">MacDonald, J. D., &amp; Booth, K. S. (1990). Heuristics for ray tracing using space subdivision. </w:t>
      </w:r>
      <w:r w:rsidRPr="00222E65">
        <w:rPr>
          <w:rFonts w:ascii="Calibri" w:hAnsi="Calibri" w:cs="Calibri"/>
          <w:i/>
          <w:iCs/>
        </w:rPr>
        <w:t>The Visual Computer</w:t>
      </w:r>
      <w:r w:rsidRPr="00222E65">
        <w:rPr>
          <w:rFonts w:ascii="Calibri" w:hAnsi="Calibri" w:cs="Calibri"/>
        </w:rPr>
        <w:t xml:space="preserve">, </w:t>
      </w:r>
      <w:r w:rsidRPr="00222E65">
        <w:rPr>
          <w:rFonts w:ascii="Calibri" w:hAnsi="Calibri" w:cs="Calibri"/>
          <w:i/>
          <w:iCs/>
        </w:rPr>
        <w:t>6</w:t>
      </w:r>
      <w:r w:rsidRPr="00222E65">
        <w:rPr>
          <w:rFonts w:ascii="Calibri" w:hAnsi="Calibri" w:cs="Calibri"/>
        </w:rPr>
        <w:t>(3), 153–166. https://doi.org/10.1007/BF01911006</w:t>
      </w:r>
    </w:p>
    <w:p w14:paraId="4EEE773B" w14:textId="77777777" w:rsidR="00222E65" w:rsidRPr="00222E65" w:rsidRDefault="00222E65" w:rsidP="00222E65">
      <w:pPr>
        <w:pStyle w:val="Bibliography"/>
        <w:rPr>
          <w:rFonts w:ascii="Calibri" w:hAnsi="Calibri" w:cs="Calibri"/>
        </w:rPr>
      </w:pPr>
      <w:r w:rsidRPr="00222E65">
        <w:rPr>
          <w:rFonts w:ascii="Calibri" w:hAnsi="Calibri" w:cs="Calibri"/>
        </w:rPr>
        <w:t xml:space="preserve">Papaioannou, G., Menexi, M., &amp; Papadopoulos, C. (2010). </w:t>
      </w:r>
      <w:r w:rsidRPr="00222E65">
        <w:rPr>
          <w:rFonts w:ascii="Calibri" w:hAnsi="Calibri" w:cs="Calibri"/>
          <w:i/>
          <w:iCs/>
        </w:rPr>
        <w:t>Real-Time Volume-Based Ambient Occlusion</w:t>
      </w:r>
      <w:r w:rsidRPr="00222E65">
        <w:rPr>
          <w:rFonts w:ascii="Calibri" w:hAnsi="Calibri" w:cs="Calibri"/>
        </w:rPr>
        <w:t>. https://www.researchgate.net/publication/45113929_Real-Time_Volume-Based_Ambient_Occlusion</w:t>
      </w:r>
    </w:p>
    <w:p w14:paraId="2D60FAF6" w14:textId="77777777" w:rsidR="00222E65" w:rsidRPr="00222E65" w:rsidRDefault="00222E65" w:rsidP="00222E65">
      <w:pPr>
        <w:pStyle w:val="Bibliography"/>
        <w:rPr>
          <w:rFonts w:ascii="Calibri" w:hAnsi="Calibri" w:cs="Calibri"/>
        </w:rPr>
      </w:pPr>
      <w:r w:rsidRPr="00222E65">
        <w:rPr>
          <w:rFonts w:ascii="Calibri" w:hAnsi="Calibri" w:cs="Calibri"/>
        </w:rPr>
        <w:t xml:space="preserve">Quilez, I. (n.d.). </w:t>
      </w:r>
      <w:r w:rsidRPr="00222E65">
        <w:rPr>
          <w:rFonts w:ascii="Calibri" w:hAnsi="Calibri" w:cs="Calibri"/>
          <w:i/>
          <w:iCs/>
        </w:rPr>
        <w:t>Inigo Quilez</w:t>
      </w:r>
      <w:r w:rsidRPr="00222E65">
        <w:rPr>
          <w:rFonts w:ascii="Calibri" w:hAnsi="Calibri" w:cs="Calibri"/>
        </w:rPr>
        <w:t>. Retrieved December 29, 2024, from https://iquilezles.org</w:t>
      </w:r>
    </w:p>
    <w:p w14:paraId="7C8871C0" w14:textId="77777777" w:rsidR="00222E65" w:rsidRPr="00222E65" w:rsidRDefault="00222E65" w:rsidP="00222E65">
      <w:pPr>
        <w:pStyle w:val="Bibliography"/>
        <w:rPr>
          <w:rFonts w:ascii="Calibri" w:hAnsi="Calibri" w:cs="Calibri"/>
        </w:rPr>
      </w:pPr>
      <w:r w:rsidRPr="00222E65">
        <w:rPr>
          <w:rFonts w:ascii="Calibri" w:hAnsi="Calibri" w:cs="Calibri"/>
        </w:rPr>
        <w:t xml:space="preserve">Ray marching. (2024). In </w:t>
      </w:r>
      <w:r w:rsidRPr="00222E65">
        <w:rPr>
          <w:rFonts w:ascii="Calibri" w:hAnsi="Calibri" w:cs="Calibri"/>
          <w:i/>
          <w:iCs/>
        </w:rPr>
        <w:t>Wikipedia</w:t>
      </w:r>
      <w:r w:rsidRPr="00222E65">
        <w:rPr>
          <w:rFonts w:ascii="Calibri" w:hAnsi="Calibri" w:cs="Calibri"/>
        </w:rPr>
        <w:t>. https://en.wikipedia.org/w/index.php?title=Ray_marching&amp;oldid=1265162208</w:t>
      </w:r>
    </w:p>
    <w:p w14:paraId="1980D068" w14:textId="77777777" w:rsidR="00222E65" w:rsidRPr="00222E65" w:rsidRDefault="00222E65" w:rsidP="00222E65">
      <w:pPr>
        <w:pStyle w:val="Bibliography"/>
        <w:rPr>
          <w:rFonts w:ascii="Calibri" w:hAnsi="Calibri" w:cs="Calibri"/>
        </w:rPr>
      </w:pPr>
      <w:r w:rsidRPr="00222E65">
        <w:rPr>
          <w:rFonts w:ascii="Calibri" w:hAnsi="Calibri" w:cs="Calibri"/>
          <w:i/>
          <w:iCs/>
        </w:rPr>
        <w:t>Ray Tracing | NVIDIA Developer</w:t>
      </w:r>
      <w:r w:rsidRPr="00222E65">
        <w:rPr>
          <w:rFonts w:ascii="Calibri" w:hAnsi="Calibri" w:cs="Calibri"/>
        </w:rPr>
        <w:t>. (n.d.). Retrieved December 29, 2024, from https://developer.nvidia.com/discover/ray-tracing</w:t>
      </w:r>
    </w:p>
    <w:p w14:paraId="7DC7F0C8" w14:textId="77777777" w:rsidR="00222E65" w:rsidRPr="00222E65" w:rsidRDefault="00222E65" w:rsidP="00222E65">
      <w:pPr>
        <w:pStyle w:val="Bibliography"/>
        <w:rPr>
          <w:rFonts w:ascii="Calibri" w:hAnsi="Calibri" w:cs="Calibri"/>
        </w:rPr>
      </w:pPr>
      <w:r w:rsidRPr="00222E65">
        <w:rPr>
          <w:rFonts w:ascii="Calibri" w:hAnsi="Calibri" w:cs="Calibri"/>
        </w:rPr>
        <w:t xml:space="preserve">Schneider, A. (2024, July 25). </w:t>
      </w:r>
      <w:r w:rsidRPr="00222E65">
        <w:rPr>
          <w:rFonts w:ascii="Calibri" w:hAnsi="Calibri" w:cs="Calibri"/>
          <w:i/>
          <w:iCs/>
        </w:rPr>
        <w:t>Synthesizing Realistic Clouds for Video Games</w:t>
      </w:r>
      <w:r w:rsidRPr="00222E65">
        <w:rPr>
          <w:rFonts w:ascii="Calibri" w:hAnsi="Calibri" w:cs="Calibri"/>
        </w:rPr>
        <w:t>. https://www.guerrilla-games.com/read/synthesizing-realistic-clouds-for-video-games</w:t>
      </w:r>
    </w:p>
    <w:p w14:paraId="7A6D2209" w14:textId="77777777" w:rsidR="00222E65" w:rsidRPr="00222E65" w:rsidRDefault="00222E65" w:rsidP="00222E65">
      <w:pPr>
        <w:pStyle w:val="Bibliography"/>
        <w:rPr>
          <w:rFonts w:ascii="Calibri" w:hAnsi="Calibri" w:cs="Calibri"/>
        </w:rPr>
      </w:pPr>
      <w:r w:rsidRPr="00222E65">
        <w:rPr>
          <w:rFonts w:ascii="Calibri" w:hAnsi="Calibri" w:cs="Calibri"/>
        </w:rPr>
        <w:t xml:space="preserve">Sebastian Lague (Director). (2024, June 12). </w:t>
      </w:r>
      <w:r w:rsidRPr="00222E65">
        <w:rPr>
          <w:rFonts w:ascii="Calibri" w:hAnsi="Calibri" w:cs="Calibri"/>
          <w:i/>
          <w:iCs/>
        </w:rPr>
        <w:t>Coding Adventure: Optimizing a Ray Tracer (by building a BVH)</w:t>
      </w:r>
      <w:r w:rsidRPr="00222E65">
        <w:rPr>
          <w:rFonts w:ascii="Calibri" w:hAnsi="Calibri" w:cs="Calibri"/>
        </w:rPr>
        <w:t xml:space="preserve"> [Video recording]. https://www.youtube.com/watch?v=C1H4zIiCOaI</w:t>
      </w:r>
    </w:p>
    <w:p w14:paraId="47BFBD5D" w14:textId="77777777" w:rsidR="00222E65" w:rsidRPr="00222E65" w:rsidRDefault="00222E65" w:rsidP="00222E65">
      <w:pPr>
        <w:pStyle w:val="Bibliography"/>
        <w:rPr>
          <w:rFonts w:ascii="Calibri" w:hAnsi="Calibri" w:cs="Calibri"/>
        </w:rPr>
      </w:pPr>
      <w:r w:rsidRPr="00222E65">
        <w:rPr>
          <w:rFonts w:ascii="Calibri" w:hAnsi="Calibri" w:cs="Calibri"/>
          <w:i/>
          <w:iCs/>
        </w:rPr>
        <w:t>Shadertoy</w:t>
      </w:r>
      <w:r w:rsidRPr="00222E65">
        <w:rPr>
          <w:rFonts w:ascii="Calibri" w:hAnsi="Calibri" w:cs="Calibri"/>
        </w:rPr>
        <w:t>. (n.d.). Retrieved January 12, 2025, from https://www.shadertoy.com/</w:t>
      </w:r>
    </w:p>
    <w:p w14:paraId="21D069A3" w14:textId="77777777" w:rsidR="00222E65" w:rsidRPr="00222E65" w:rsidRDefault="00222E65" w:rsidP="00222E65">
      <w:pPr>
        <w:pStyle w:val="Bibliography"/>
        <w:rPr>
          <w:rFonts w:ascii="Calibri" w:hAnsi="Calibri" w:cs="Calibri"/>
        </w:rPr>
      </w:pPr>
      <w:r w:rsidRPr="00222E65">
        <w:rPr>
          <w:rFonts w:ascii="Calibri" w:hAnsi="Calibri" w:cs="Calibri"/>
        </w:rPr>
        <w:t xml:space="preserve">Tomczak, L. J. (2012). </w:t>
      </w:r>
      <w:r w:rsidRPr="00222E65">
        <w:rPr>
          <w:rFonts w:ascii="Calibri" w:hAnsi="Calibri" w:cs="Calibri"/>
          <w:i/>
          <w:iCs/>
        </w:rPr>
        <w:t>GPU Ray Marching of Distance Fields</w:t>
      </w:r>
      <w:r w:rsidRPr="00222E65">
        <w:rPr>
          <w:rFonts w:ascii="Calibri" w:hAnsi="Calibri" w:cs="Calibri"/>
        </w:rPr>
        <w:t xml:space="preserve"> [Technical University of Denmark]. https://www2.imm.dtu.dk/pubdb/edoc/imm6392.pdf</w:t>
      </w:r>
    </w:p>
    <w:p w14:paraId="53714551" w14:textId="77777777" w:rsidR="00222E65" w:rsidRPr="00222E65" w:rsidRDefault="00222E65" w:rsidP="00222E65">
      <w:pPr>
        <w:pStyle w:val="Bibliography"/>
        <w:rPr>
          <w:rFonts w:ascii="Calibri" w:hAnsi="Calibri" w:cs="Calibri"/>
        </w:rPr>
      </w:pPr>
      <w:r w:rsidRPr="00222E65">
        <w:rPr>
          <w:rFonts w:ascii="Calibri" w:hAnsi="Calibri" w:cs="Calibri"/>
        </w:rPr>
        <w:t xml:space="preserve">Triangle mesh. (2024). In </w:t>
      </w:r>
      <w:r w:rsidRPr="00222E65">
        <w:rPr>
          <w:rFonts w:ascii="Calibri" w:hAnsi="Calibri" w:cs="Calibri"/>
          <w:i/>
          <w:iCs/>
        </w:rPr>
        <w:t>Wikipedia</w:t>
      </w:r>
      <w:r w:rsidRPr="00222E65">
        <w:rPr>
          <w:rFonts w:ascii="Calibri" w:hAnsi="Calibri" w:cs="Calibri"/>
        </w:rPr>
        <w:t>. https://en.wikipedia.org/w/index.php?title=Triangle_mesh&amp;oldid=1234853041</w:t>
      </w:r>
    </w:p>
    <w:p w14:paraId="3B7D099F"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a). </w:t>
      </w:r>
      <w:r w:rsidRPr="00222E65">
        <w:rPr>
          <w:rFonts w:ascii="Calibri" w:hAnsi="Calibri" w:cs="Calibri"/>
          <w:i/>
          <w:iCs/>
        </w:rPr>
        <w:t>Distance Field Ambient Occlusion in Unreal Engine | Unreal Engine 5.5 Documentation</w:t>
      </w:r>
      <w:r w:rsidRPr="00222E65">
        <w:rPr>
          <w:rFonts w:ascii="Calibri" w:hAnsi="Calibri" w:cs="Calibri"/>
        </w:rPr>
        <w:t>. Epic Games Developer. Retrieved October 19, 2024, from https://dev.epicgames.com/documentation/en-us/unreal-engine/distance-field-ambient-occlusion-in-unreal-engine</w:t>
      </w:r>
    </w:p>
    <w:p w14:paraId="46E6E065"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b). </w:t>
      </w:r>
      <w:r w:rsidRPr="00222E65">
        <w:rPr>
          <w:rFonts w:ascii="Calibri" w:hAnsi="Calibri" w:cs="Calibri"/>
          <w:i/>
          <w:iCs/>
        </w:rPr>
        <w:t>Mesh Distance Fields in Unreal Engine | Unreal Engine 5.5 Documentation</w:t>
      </w:r>
      <w:r w:rsidRPr="00222E65">
        <w:rPr>
          <w:rFonts w:ascii="Calibri" w:hAnsi="Calibri" w:cs="Calibri"/>
        </w:rPr>
        <w:t>. Epic Games Developer. Retrieved October 19, 2024, from https://dev.epicgames.com/documentation/en-us/unreal-engine/mesh-distance-fields-in-unreal-engine</w:t>
      </w:r>
    </w:p>
    <w:p w14:paraId="223B4F0C" w14:textId="77777777" w:rsidR="00222E65" w:rsidRPr="00222E65" w:rsidRDefault="00222E65" w:rsidP="00222E65">
      <w:pPr>
        <w:pStyle w:val="Bibliography"/>
        <w:rPr>
          <w:rFonts w:ascii="Calibri" w:hAnsi="Calibri" w:cs="Calibri"/>
        </w:rPr>
      </w:pPr>
      <w:r w:rsidRPr="00222E65">
        <w:rPr>
          <w:rFonts w:ascii="Calibri" w:hAnsi="Calibri" w:cs="Calibri"/>
        </w:rPr>
        <w:t xml:space="preserve">Wyvill, B., &amp; Wyvill, G. (1989). </w:t>
      </w:r>
      <w:r w:rsidRPr="00222E65">
        <w:rPr>
          <w:rFonts w:ascii="Calibri" w:hAnsi="Calibri" w:cs="Calibri"/>
          <w:i/>
          <w:iCs/>
        </w:rPr>
        <w:t>The Visual Computer</w:t>
      </w:r>
      <w:r w:rsidRPr="00222E65">
        <w:rPr>
          <w:rFonts w:ascii="Calibri" w:hAnsi="Calibri" w:cs="Calibri"/>
        </w:rPr>
        <w:t>. SpringerLink. https://link.springer.com/journal/371</w:t>
      </w:r>
    </w:p>
    <w:p w14:paraId="2DEF447C" w14:textId="31B62756" w:rsidR="00F26B74" w:rsidRDefault="00C221F5" w:rsidP="002219C4">
      <w:pPr>
        <w:pStyle w:val="Heading1"/>
      </w:pPr>
      <w:r>
        <w:lastRenderedPageBreak/>
        <w:fldChar w:fldCharType="end"/>
      </w:r>
      <w:bookmarkStart w:id="79" w:name="_Toc187507511"/>
      <w:r w:rsidR="00F26B74">
        <w:t>Acknowledgements</w:t>
      </w:r>
      <w:bookmarkEnd w:id="79"/>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0" w:name="_Toc187507512"/>
      <w:r>
        <w:lastRenderedPageBreak/>
        <w:t>Appendices</w:t>
      </w:r>
      <w:bookmarkEnd w:id="80"/>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9"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0"/>
      <w:footerReference w:type="default" r:id="rId4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58AA7" w14:textId="77777777" w:rsidR="00F7356C" w:rsidRDefault="00F7356C" w:rsidP="001C55B6">
      <w:pPr>
        <w:spacing w:after="0" w:line="240" w:lineRule="auto"/>
      </w:pPr>
      <w:r>
        <w:separator/>
      </w:r>
    </w:p>
  </w:endnote>
  <w:endnote w:type="continuationSeparator" w:id="0">
    <w:p w14:paraId="1EC2B914" w14:textId="77777777" w:rsidR="00F7356C" w:rsidRDefault="00F7356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1FCC83B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370DDE">
          <w:t>4</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99DD03" w14:textId="77777777" w:rsidR="00F7356C" w:rsidRDefault="00F7356C" w:rsidP="001C55B6">
      <w:pPr>
        <w:spacing w:after="0" w:line="240" w:lineRule="auto"/>
      </w:pPr>
      <w:r>
        <w:separator/>
      </w:r>
    </w:p>
  </w:footnote>
  <w:footnote w:type="continuationSeparator" w:id="0">
    <w:p w14:paraId="1E75A672" w14:textId="77777777" w:rsidR="00F7356C" w:rsidRDefault="00F7356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063D5"/>
    <w:rsid w:val="00006544"/>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11E6"/>
    <w:rsid w:val="00022048"/>
    <w:rsid w:val="000238BD"/>
    <w:rsid w:val="00025566"/>
    <w:rsid w:val="000262BA"/>
    <w:rsid w:val="000267EC"/>
    <w:rsid w:val="00027692"/>
    <w:rsid w:val="00027EEB"/>
    <w:rsid w:val="00033E38"/>
    <w:rsid w:val="00034A45"/>
    <w:rsid w:val="00035D94"/>
    <w:rsid w:val="000366CB"/>
    <w:rsid w:val="0003717F"/>
    <w:rsid w:val="00037596"/>
    <w:rsid w:val="00037AF9"/>
    <w:rsid w:val="00037FCE"/>
    <w:rsid w:val="0004194A"/>
    <w:rsid w:val="00043E2C"/>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008"/>
    <w:rsid w:val="000603AC"/>
    <w:rsid w:val="00060C18"/>
    <w:rsid w:val="00060EE2"/>
    <w:rsid w:val="00061569"/>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5E96"/>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09F0"/>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2F"/>
    <w:rsid w:val="00115B80"/>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3DB1"/>
    <w:rsid w:val="00174034"/>
    <w:rsid w:val="001742D1"/>
    <w:rsid w:val="00176827"/>
    <w:rsid w:val="00177239"/>
    <w:rsid w:val="001777C0"/>
    <w:rsid w:val="00180B71"/>
    <w:rsid w:val="0018120C"/>
    <w:rsid w:val="001813A9"/>
    <w:rsid w:val="00181A07"/>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2152"/>
    <w:rsid w:val="00222E65"/>
    <w:rsid w:val="00224489"/>
    <w:rsid w:val="002247FB"/>
    <w:rsid w:val="00225490"/>
    <w:rsid w:val="002316FC"/>
    <w:rsid w:val="00232059"/>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3C85"/>
    <w:rsid w:val="00265020"/>
    <w:rsid w:val="00266D53"/>
    <w:rsid w:val="00270CC0"/>
    <w:rsid w:val="00271217"/>
    <w:rsid w:val="00271CDC"/>
    <w:rsid w:val="00272C6B"/>
    <w:rsid w:val="00273561"/>
    <w:rsid w:val="00273F61"/>
    <w:rsid w:val="00275D05"/>
    <w:rsid w:val="00276C6F"/>
    <w:rsid w:val="002812FE"/>
    <w:rsid w:val="002827B8"/>
    <w:rsid w:val="002836B2"/>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8F"/>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1A32"/>
    <w:rsid w:val="00352BDC"/>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667"/>
    <w:rsid w:val="00376DDD"/>
    <w:rsid w:val="00377965"/>
    <w:rsid w:val="00377A45"/>
    <w:rsid w:val="00380CBB"/>
    <w:rsid w:val="003852DA"/>
    <w:rsid w:val="00385303"/>
    <w:rsid w:val="003909FF"/>
    <w:rsid w:val="00393228"/>
    <w:rsid w:val="003948A0"/>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CD1"/>
    <w:rsid w:val="003B2E51"/>
    <w:rsid w:val="003B2EE9"/>
    <w:rsid w:val="003B4E56"/>
    <w:rsid w:val="003B4EA9"/>
    <w:rsid w:val="003B5674"/>
    <w:rsid w:val="003B6B07"/>
    <w:rsid w:val="003C0289"/>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334"/>
    <w:rsid w:val="003F6501"/>
    <w:rsid w:val="003F6ABD"/>
    <w:rsid w:val="003F73E5"/>
    <w:rsid w:val="003F73F3"/>
    <w:rsid w:val="00400778"/>
    <w:rsid w:val="00402078"/>
    <w:rsid w:val="00402221"/>
    <w:rsid w:val="00402BED"/>
    <w:rsid w:val="00402D77"/>
    <w:rsid w:val="00403D36"/>
    <w:rsid w:val="00405948"/>
    <w:rsid w:val="00410428"/>
    <w:rsid w:val="0041066E"/>
    <w:rsid w:val="00410AB5"/>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4D7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1D23"/>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74D"/>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CCF"/>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6F65"/>
    <w:rsid w:val="00507330"/>
    <w:rsid w:val="00507C5E"/>
    <w:rsid w:val="00510064"/>
    <w:rsid w:val="0051052E"/>
    <w:rsid w:val="005107E1"/>
    <w:rsid w:val="0051087C"/>
    <w:rsid w:val="00511B21"/>
    <w:rsid w:val="00511E35"/>
    <w:rsid w:val="00513353"/>
    <w:rsid w:val="00513778"/>
    <w:rsid w:val="00513E27"/>
    <w:rsid w:val="005145EF"/>
    <w:rsid w:val="005151D6"/>
    <w:rsid w:val="00516777"/>
    <w:rsid w:val="00516F1A"/>
    <w:rsid w:val="00516FF7"/>
    <w:rsid w:val="00517B46"/>
    <w:rsid w:val="00517EAB"/>
    <w:rsid w:val="00517F85"/>
    <w:rsid w:val="00520DCA"/>
    <w:rsid w:val="0052109C"/>
    <w:rsid w:val="00522008"/>
    <w:rsid w:val="00522BE0"/>
    <w:rsid w:val="00524346"/>
    <w:rsid w:val="00524B9B"/>
    <w:rsid w:val="00524C9A"/>
    <w:rsid w:val="0052526D"/>
    <w:rsid w:val="00525FA5"/>
    <w:rsid w:val="00525FE7"/>
    <w:rsid w:val="00527F21"/>
    <w:rsid w:val="00530040"/>
    <w:rsid w:val="00532BCE"/>
    <w:rsid w:val="00532EBD"/>
    <w:rsid w:val="00533658"/>
    <w:rsid w:val="00534A45"/>
    <w:rsid w:val="00534F38"/>
    <w:rsid w:val="00535D56"/>
    <w:rsid w:val="005365C4"/>
    <w:rsid w:val="0053761E"/>
    <w:rsid w:val="00540134"/>
    <w:rsid w:val="005404BA"/>
    <w:rsid w:val="00541E3D"/>
    <w:rsid w:val="00542902"/>
    <w:rsid w:val="00542E95"/>
    <w:rsid w:val="00543337"/>
    <w:rsid w:val="00543478"/>
    <w:rsid w:val="005440F3"/>
    <w:rsid w:val="00544789"/>
    <w:rsid w:val="005455F4"/>
    <w:rsid w:val="00545D1D"/>
    <w:rsid w:val="0055003B"/>
    <w:rsid w:val="005501C7"/>
    <w:rsid w:val="00550F03"/>
    <w:rsid w:val="005513D5"/>
    <w:rsid w:val="005532E4"/>
    <w:rsid w:val="00554754"/>
    <w:rsid w:val="005552DA"/>
    <w:rsid w:val="0055658E"/>
    <w:rsid w:val="00556A96"/>
    <w:rsid w:val="00556ABC"/>
    <w:rsid w:val="005571CD"/>
    <w:rsid w:val="0055730D"/>
    <w:rsid w:val="00557CE1"/>
    <w:rsid w:val="00560140"/>
    <w:rsid w:val="005607A2"/>
    <w:rsid w:val="0056121B"/>
    <w:rsid w:val="00562198"/>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5842"/>
    <w:rsid w:val="00575BA8"/>
    <w:rsid w:val="00576312"/>
    <w:rsid w:val="00580301"/>
    <w:rsid w:val="00580778"/>
    <w:rsid w:val="00580A5C"/>
    <w:rsid w:val="00580F65"/>
    <w:rsid w:val="00582D29"/>
    <w:rsid w:val="005836F6"/>
    <w:rsid w:val="00583909"/>
    <w:rsid w:val="005845D1"/>
    <w:rsid w:val="00584F45"/>
    <w:rsid w:val="005854D6"/>
    <w:rsid w:val="00587655"/>
    <w:rsid w:val="0059148D"/>
    <w:rsid w:val="005921B2"/>
    <w:rsid w:val="00596A4D"/>
    <w:rsid w:val="00596BBC"/>
    <w:rsid w:val="0059715D"/>
    <w:rsid w:val="005A003A"/>
    <w:rsid w:val="005A1969"/>
    <w:rsid w:val="005A266C"/>
    <w:rsid w:val="005A7995"/>
    <w:rsid w:val="005B0233"/>
    <w:rsid w:val="005B03A9"/>
    <w:rsid w:val="005B03C9"/>
    <w:rsid w:val="005B0901"/>
    <w:rsid w:val="005B1198"/>
    <w:rsid w:val="005B186B"/>
    <w:rsid w:val="005B270A"/>
    <w:rsid w:val="005B2EE5"/>
    <w:rsid w:val="005B34FB"/>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5F6EBA"/>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371"/>
    <w:rsid w:val="006A19AD"/>
    <w:rsid w:val="006A3515"/>
    <w:rsid w:val="006A3551"/>
    <w:rsid w:val="006A37F3"/>
    <w:rsid w:val="006A4777"/>
    <w:rsid w:val="006A4EA9"/>
    <w:rsid w:val="006A5914"/>
    <w:rsid w:val="006A67C2"/>
    <w:rsid w:val="006A7D62"/>
    <w:rsid w:val="006B0EA8"/>
    <w:rsid w:val="006B0F1C"/>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FE5"/>
    <w:rsid w:val="006E4879"/>
    <w:rsid w:val="006E50DF"/>
    <w:rsid w:val="006E5777"/>
    <w:rsid w:val="006E6088"/>
    <w:rsid w:val="006E72DF"/>
    <w:rsid w:val="006E73DC"/>
    <w:rsid w:val="006F018C"/>
    <w:rsid w:val="006F1C1D"/>
    <w:rsid w:val="006F2B6B"/>
    <w:rsid w:val="006F400F"/>
    <w:rsid w:val="006F4AFB"/>
    <w:rsid w:val="006F4B4F"/>
    <w:rsid w:val="006F4C4C"/>
    <w:rsid w:val="006F627F"/>
    <w:rsid w:val="006F709D"/>
    <w:rsid w:val="006F7E09"/>
    <w:rsid w:val="007006FA"/>
    <w:rsid w:val="007013CF"/>
    <w:rsid w:val="00701684"/>
    <w:rsid w:val="00701732"/>
    <w:rsid w:val="00701E23"/>
    <w:rsid w:val="0070227E"/>
    <w:rsid w:val="00702705"/>
    <w:rsid w:val="00702E39"/>
    <w:rsid w:val="00703062"/>
    <w:rsid w:val="00704281"/>
    <w:rsid w:val="00704684"/>
    <w:rsid w:val="0070530E"/>
    <w:rsid w:val="0070622A"/>
    <w:rsid w:val="00707F04"/>
    <w:rsid w:val="007107E3"/>
    <w:rsid w:val="007109C2"/>
    <w:rsid w:val="00711118"/>
    <w:rsid w:val="007112EF"/>
    <w:rsid w:val="00711DD2"/>
    <w:rsid w:val="00712DBE"/>
    <w:rsid w:val="00714B46"/>
    <w:rsid w:val="00715126"/>
    <w:rsid w:val="007160F0"/>
    <w:rsid w:val="00717505"/>
    <w:rsid w:val="007206E5"/>
    <w:rsid w:val="0072109E"/>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E8C"/>
    <w:rsid w:val="007B45B3"/>
    <w:rsid w:val="007B4A99"/>
    <w:rsid w:val="007B6416"/>
    <w:rsid w:val="007B6959"/>
    <w:rsid w:val="007B6BE2"/>
    <w:rsid w:val="007B7F69"/>
    <w:rsid w:val="007C0E09"/>
    <w:rsid w:val="007C3133"/>
    <w:rsid w:val="007C31A1"/>
    <w:rsid w:val="007C3A34"/>
    <w:rsid w:val="007C3BBE"/>
    <w:rsid w:val="007C43B5"/>
    <w:rsid w:val="007C4B28"/>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F08C1"/>
    <w:rsid w:val="007F0FA4"/>
    <w:rsid w:val="007F110F"/>
    <w:rsid w:val="007F1C25"/>
    <w:rsid w:val="007F2F77"/>
    <w:rsid w:val="007F4071"/>
    <w:rsid w:val="007F5C5F"/>
    <w:rsid w:val="007F6104"/>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3A71"/>
    <w:rsid w:val="00843ABB"/>
    <w:rsid w:val="0084421F"/>
    <w:rsid w:val="008442CB"/>
    <w:rsid w:val="00844E6B"/>
    <w:rsid w:val="0084572D"/>
    <w:rsid w:val="0084590E"/>
    <w:rsid w:val="00845B61"/>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76D"/>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3AB"/>
    <w:rsid w:val="008B0479"/>
    <w:rsid w:val="008B05D0"/>
    <w:rsid w:val="008B0E4B"/>
    <w:rsid w:val="008B188F"/>
    <w:rsid w:val="008B2C46"/>
    <w:rsid w:val="008B2D9D"/>
    <w:rsid w:val="008B3423"/>
    <w:rsid w:val="008B394E"/>
    <w:rsid w:val="008B3B08"/>
    <w:rsid w:val="008B68D1"/>
    <w:rsid w:val="008B6E28"/>
    <w:rsid w:val="008B7EB7"/>
    <w:rsid w:val="008C1236"/>
    <w:rsid w:val="008C132E"/>
    <w:rsid w:val="008C3556"/>
    <w:rsid w:val="008C6153"/>
    <w:rsid w:val="008C6686"/>
    <w:rsid w:val="008C7B24"/>
    <w:rsid w:val="008D005A"/>
    <w:rsid w:val="008D083B"/>
    <w:rsid w:val="008D21F9"/>
    <w:rsid w:val="008D309E"/>
    <w:rsid w:val="008D39A2"/>
    <w:rsid w:val="008D3D09"/>
    <w:rsid w:val="008D46FD"/>
    <w:rsid w:val="008D5440"/>
    <w:rsid w:val="008D5809"/>
    <w:rsid w:val="008D6998"/>
    <w:rsid w:val="008D6999"/>
    <w:rsid w:val="008E04C8"/>
    <w:rsid w:val="008E0998"/>
    <w:rsid w:val="008E1B8E"/>
    <w:rsid w:val="008E50B8"/>
    <w:rsid w:val="008E6561"/>
    <w:rsid w:val="008E67C4"/>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409"/>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66CC0"/>
    <w:rsid w:val="0097029E"/>
    <w:rsid w:val="00970CB9"/>
    <w:rsid w:val="00970D0B"/>
    <w:rsid w:val="00970E3A"/>
    <w:rsid w:val="00970F11"/>
    <w:rsid w:val="00971968"/>
    <w:rsid w:val="00972FEB"/>
    <w:rsid w:val="009737D9"/>
    <w:rsid w:val="0097406F"/>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97F6D"/>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567"/>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042"/>
    <w:rsid w:val="00A70A2E"/>
    <w:rsid w:val="00A727DA"/>
    <w:rsid w:val="00A72E56"/>
    <w:rsid w:val="00A7424B"/>
    <w:rsid w:val="00A759A8"/>
    <w:rsid w:val="00A75F1F"/>
    <w:rsid w:val="00A76592"/>
    <w:rsid w:val="00A813ED"/>
    <w:rsid w:val="00A8165B"/>
    <w:rsid w:val="00A81789"/>
    <w:rsid w:val="00A81A5D"/>
    <w:rsid w:val="00A82346"/>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BD6"/>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57DB"/>
    <w:rsid w:val="00AD638C"/>
    <w:rsid w:val="00AD6BA9"/>
    <w:rsid w:val="00AD6D43"/>
    <w:rsid w:val="00AD6D7E"/>
    <w:rsid w:val="00AD7333"/>
    <w:rsid w:val="00AD7FC8"/>
    <w:rsid w:val="00AE0D9F"/>
    <w:rsid w:val="00AE1048"/>
    <w:rsid w:val="00AE13B5"/>
    <w:rsid w:val="00AE15B8"/>
    <w:rsid w:val="00AE1977"/>
    <w:rsid w:val="00AE1EC9"/>
    <w:rsid w:val="00AE469A"/>
    <w:rsid w:val="00AE4A7A"/>
    <w:rsid w:val="00AE59A2"/>
    <w:rsid w:val="00AF1749"/>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7F7"/>
    <w:rsid w:val="00B06B29"/>
    <w:rsid w:val="00B06DC9"/>
    <w:rsid w:val="00B06F10"/>
    <w:rsid w:val="00B077AE"/>
    <w:rsid w:val="00B07913"/>
    <w:rsid w:val="00B07A74"/>
    <w:rsid w:val="00B1080B"/>
    <w:rsid w:val="00B10DDF"/>
    <w:rsid w:val="00B11D1C"/>
    <w:rsid w:val="00B12CAD"/>
    <w:rsid w:val="00B1431F"/>
    <w:rsid w:val="00B14768"/>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37A49"/>
    <w:rsid w:val="00B40C3C"/>
    <w:rsid w:val="00B41AF0"/>
    <w:rsid w:val="00B449FC"/>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0A38"/>
    <w:rsid w:val="00BE118F"/>
    <w:rsid w:val="00BE1C60"/>
    <w:rsid w:val="00BE22DF"/>
    <w:rsid w:val="00BE2B2B"/>
    <w:rsid w:val="00BE3340"/>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67C"/>
    <w:rsid w:val="00C02D33"/>
    <w:rsid w:val="00C031EA"/>
    <w:rsid w:val="00C0349F"/>
    <w:rsid w:val="00C03667"/>
    <w:rsid w:val="00C0404B"/>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5A"/>
    <w:rsid w:val="00C464F3"/>
    <w:rsid w:val="00C524C9"/>
    <w:rsid w:val="00C52573"/>
    <w:rsid w:val="00C528DE"/>
    <w:rsid w:val="00C52FF1"/>
    <w:rsid w:val="00C53B74"/>
    <w:rsid w:val="00C54FA6"/>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03F"/>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457B"/>
    <w:rsid w:val="00CA6D9C"/>
    <w:rsid w:val="00CA73CA"/>
    <w:rsid w:val="00CA74AC"/>
    <w:rsid w:val="00CB087A"/>
    <w:rsid w:val="00CB1A01"/>
    <w:rsid w:val="00CB3268"/>
    <w:rsid w:val="00CB56C3"/>
    <w:rsid w:val="00CB5D4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35E7"/>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6A92"/>
    <w:rsid w:val="00D07141"/>
    <w:rsid w:val="00D07784"/>
    <w:rsid w:val="00D0795F"/>
    <w:rsid w:val="00D07D22"/>
    <w:rsid w:val="00D07F65"/>
    <w:rsid w:val="00D11D84"/>
    <w:rsid w:val="00D12720"/>
    <w:rsid w:val="00D12BB3"/>
    <w:rsid w:val="00D13657"/>
    <w:rsid w:val="00D14303"/>
    <w:rsid w:val="00D152FA"/>
    <w:rsid w:val="00D156A9"/>
    <w:rsid w:val="00D15AF2"/>
    <w:rsid w:val="00D15C18"/>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1DA5"/>
    <w:rsid w:val="00D72686"/>
    <w:rsid w:val="00D7318D"/>
    <w:rsid w:val="00D73206"/>
    <w:rsid w:val="00D73537"/>
    <w:rsid w:val="00D75551"/>
    <w:rsid w:val="00D75679"/>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89D"/>
    <w:rsid w:val="00E049C6"/>
    <w:rsid w:val="00E052BA"/>
    <w:rsid w:val="00E07270"/>
    <w:rsid w:val="00E0727E"/>
    <w:rsid w:val="00E07473"/>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102E"/>
    <w:rsid w:val="00E739CE"/>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DCA"/>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919"/>
    <w:rsid w:val="00EE4D7B"/>
    <w:rsid w:val="00EE602A"/>
    <w:rsid w:val="00EE6593"/>
    <w:rsid w:val="00EF1A04"/>
    <w:rsid w:val="00EF1D36"/>
    <w:rsid w:val="00EF1E19"/>
    <w:rsid w:val="00EF3399"/>
    <w:rsid w:val="00EF3805"/>
    <w:rsid w:val="00EF3CC9"/>
    <w:rsid w:val="00EF4577"/>
    <w:rsid w:val="00EF5C43"/>
    <w:rsid w:val="00EF75B9"/>
    <w:rsid w:val="00F003B5"/>
    <w:rsid w:val="00F00F09"/>
    <w:rsid w:val="00F02506"/>
    <w:rsid w:val="00F02AAF"/>
    <w:rsid w:val="00F02F2D"/>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3EB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13A0"/>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56C"/>
    <w:rsid w:val="00F73834"/>
    <w:rsid w:val="00F76712"/>
    <w:rsid w:val="00F80667"/>
    <w:rsid w:val="00F80EC7"/>
    <w:rsid w:val="00F81210"/>
    <w:rsid w:val="00F82C5B"/>
    <w:rsid w:val="00F834A3"/>
    <w:rsid w:val="00F83765"/>
    <w:rsid w:val="00F83834"/>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654"/>
    <w:rsid w:val="00FB787E"/>
    <w:rsid w:val="00FB7B47"/>
    <w:rsid w:val="00FC17A2"/>
    <w:rsid w:val="00FC2787"/>
    <w:rsid w:val="00FC2897"/>
    <w:rsid w:val="00FC30D9"/>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2.xml"/><Relationship Id="rId39" Type="http://schemas.openxmlformats.org/officeDocument/2006/relationships/hyperlink" Target="https://github.com/AdriaanMusschoot/GraduationWork" TargetMode="External"/><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3.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chart" Target="charts/chart6.xml"/><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6.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chart" Target="charts/chart5.xml"/><Relationship Id="rId43" Type="http://schemas.openxmlformats.org/officeDocument/2006/relationships/glossaryDocument" Target="glossary/document.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chart" Target="charts/chart4.xml"/><Relationship Id="rId38"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74546"/>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123</TotalTime>
  <Pages>35</Pages>
  <Words>11960</Words>
  <Characters>68175</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506</cp:revision>
  <cp:lastPrinted>2025-01-12T17:00:00Z</cp:lastPrinted>
  <dcterms:created xsi:type="dcterms:W3CDTF">2020-12-01T08:13:00Z</dcterms:created>
  <dcterms:modified xsi:type="dcterms:W3CDTF">2025-01-1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